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1BA5C82" w14:textId="77777777" w:rsidR="00176C02" w:rsidRPr="00E02EBF" w:rsidRDefault="00176C02">
      <w:pPr>
        <w:rPr>
          <w:rFonts w:ascii="Times New Roman" w:hAnsi="Times New Roman" w:cs="Times New Roman"/>
          <w:b/>
          <w:sz w:val="18"/>
          <w:szCs w:val="18"/>
        </w:rPr>
      </w:pPr>
    </w:p>
    <w:tbl>
      <w:tblPr>
        <w:tblW w:w="13590" w:type="dxa"/>
        <w:tblInd w:w="-18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620" w:firstRow="1" w:lastRow="0" w:firstColumn="0" w:lastColumn="0" w:noHBand="1" w:noVBand="1"/>
      </w:tblPr>
      <w:tblGrid>
        <w:gridCol w:w="450"/>
        <w:gridCol w:w="1080"/>
        <w:gridCol w:w="450"/>
        <w:gridCol w:w="540"/>
        <w:gridCol w:w="1080"/>
        <w:gridCol w:w="1170"/>
        <w:gridCol w:w="1080"/>
        <w:gridCol w:w="1350"/>
        <w:gridCol w:w="900"/>
        <w:gridCol w:w="1170"/>
        <w:gridCol w:w="1080"/>
        <w:gridCol w:w="1350"/>
        <w:gridCol w:w="810"/>
        <w:gridCol w:w="1080"/>
      </w:tblGrid>
      <w:tr w:rsidR="00792C37" w:rsidRPr="00E02EBF" w14:paraId="4C6A43B1" w14:textId="77777777" w:rsidTr="00277D95">
        <w:trPr>
          <w:trHeight w:val="720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57B9BE6" w14:textId="77777777" w:rsidR="00E778C1" w:rsidRPr="00E02EBF" w:rsidRDefault="00E778C1" w:rsidP="009708E9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218BAFF" w14:textId="77777777" w:rsidR="00E778C1" w:rsidRPr="00E02EBF" w:rsidRDefault="00E778C1" w:rsidP="009708E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b/>
                <w:sz w:val="18"/>
                <w:szCs w:val="18"/>
              </w:rPr>
              <w:t>Author, Year</w:t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9CA9D7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HIC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D075CA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LMIC</w:t>
            </w:r>
          </w:p>
        </w:tc>
        <w:tc>
          <w:tcPr>
            <w:tcW w:w="1080" w:type="dxa"/>
          </w:tcPr>
          <w:p w14:paraId="6E7A79FC" w14:textId="77777777" w:rsidR="00E778C1" w:rsidRPr="00E02EBF" w:rsidRDefault="00E778C1" w:rsidP="009708E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Type of study</w:t>
            </w:r>
          </w:p>
        </w:tc>
        <w:tc>
          <w:tcPr>
            <w:tcW w:w="1170" w:type="dxa"/>
          </w:tcPr>
          <w:p w14:paraId="6BA6BA65" w14:textId="77777777" w:rsidR="00E778C1" w:rsidRPr="00E02EBF" w:rsidRDefault="00E778C1" w:rsidP="009708E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ported Interventions</w:t>
            </w:r>
          </w:p>
        </w:tc>
        <w:tc>
          <w:tcPr>
            <w:tcW w:w="1080" w:type="dxa"/>
          </w:tcPr>
          <w:p w14:paraId="7649ACA6" w14:textId="77777777" w:rsidR="00E778C1" w:rsidRPr="00E02EBF" w:rsidRDefault="00E778C1" w:rsidP="00792C37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Main Outcome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371552B" w14:textId="24D907D8" w:rsidR="00E778C1" w:rsidRPr="00E02EBF" w:rsidRDefault="00E778C1" w:rsidP="009708E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mmunication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DDD05A6" w14:textId="77777777" w:rsidR="00E778C1" w:rsidRPr="00E02EBF" w:rsidRDefault="00E778C1" w:rsidP="009708E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Safety &amp; Security</w:t>
            </w: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32E7F88" w14:textId="77777777" w:rsidR="00E778C1" w:rsidRPr="00E02EBF" w:rsidRDefault="00E778C1" w:rsidP="009708E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Human Resources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9DF5028" w14:textId="77777777" w:rsidR="00E778C1" w:rsidRPr="00E02EBF" w:rsidRDefault="00E778C1" w:rsidP="009708E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Planning, Policy &amp; Procedures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71300E0" w14:textId="77777777" w:rsidR="00E778C1" w:rsidRPr="00E02EBF" w:rsidRDefault="00E778C1" w:rsidP="009708E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mmand, Control, Coordination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F154C0A" w14:textId="77777777" w:rsidR="00E778C1" w:rsidRPr="00E02EBF" w:rsidRDefault="00E778C1" w:rsidP="009708E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are Delivery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F132473" w14:textId="77777777" w:rsidR="00E778C1" w:rsidRPr="00E02EBF" w:rsidRDefault="00E778C1" w:rsidP="009708E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Health Finance</w:t>
            </w:r>
          </w:p>
        </w:tc>
      </w:tr>
      <w:tr w:rsidR="00792C37" w:rsidRPr="00E02EBF" w14:paraId="5C35E403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3B3B72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085B1C0" w14:textId="07D625EA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Abbasi 2012</w:t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bbasi&lt;/Author&gt;&lt;Year&gt;2012&lt;/Year&gt;&lt;RecNum&gt;1&lt;/RecNum&gt;&lt;DisplayText&gt;&lt;style face="superscript"&gt;1&lt;/style&gt;&lt;/DisplayText&gt;&lt;record&gt;&lt;rec-number&gt;1&lt;/rec-number&gt;&lt;foreign-keys&gt;&lt;key app="EN" db-id="wvtedtx2hrstz2erp9c55axj9t2tp5pptfpp" timestamp="1647472671"&gt;1&lt;/key&gt;&lt;/foreign-keys&gt;&lt;ref-type name="Journal Article"&gt;17&lt;/ref-type&gt;&lt;contributors&gt;&lt;authors&gt;&lt;author&gt;Abbasi, Alireza&lt;/author&gt;&lt;author&gt;Kapucu, Naim&lt;/author&gt;&lt;/authors&gt;&lt;/contributors&gt;&lt;titles&gt;&lt;title&gt;Structural dynamics of organizations during the evolution of interorganizational networks in disaster response&lt;/title&gt;&lt;secondary-title&gt;Journal of Homeland Security and Emergency Management&lt;/secondary-title&gt;&lt;/titles&gt;&lt;periodical&gt;&lt;full-title&gt;Journal of Homeland Security and Emergency Management&lt;/full-title&gt;&lt;/periodical&gt;&lt;volume&gt;9&lt;/volume&gt;&lt;number&gt;1&lt;/number&gt;&lt;dates&gt;&lt;year&gt;2012&lt;/year&gt;&lt;/dates&gt;&lt;isbn&gt;1547-7355&lt;/isbn&gt;&lt;urls&gt;&lt;/urls&gt;&lt;/record&gt;&lt;/Cite&gt;&lt;/EndNote&gt;</w:instrText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B918C7" w:rsidRPr="00B918C7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</w:t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400EC2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26FEF4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6B3C4F1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etwork analysis, qualitative</w:t>
            </w:r>
          </w:p>
        </w:tc>
        <w:tc>
          <w:tcPr>
            <w:tcW w:w="1170" w:type="dxa"/>
          </w:tcPr>
          <w:p w14:paraId="03B2F15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02E12AE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3380F1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8A825D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5C0D8A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244BBA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1DF39C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BB9424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D31026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42866384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A7922B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4361908" w14:textId="19EF98DE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Ablah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05</w:t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blah&lt;/Author&gt;&lt;Year&gt;2005&lt;/Year&gt;&lt;RecNum&gt;2&lt;/RecNum&gt;&lt;DisplayText&gt;&lt;style face="superscript"&gt;2&lt;/style&gt;&lt;/DisplayText&gt;&lt;record&gt;&lt;rec-number&gt;2&lt;/rec-number&gt;&lt;foreign-keys&gt;&lt;key app="EN" db-id="wvtedtx2hrstz2erp9c55axj9t2tp5pptfpp" timestamp="1647472693"&gt;2&lt;/key&gt;&lt;/foreign-keys&gt;&lt;ref-type name="Journal Article"&gt;17&lt;/ref-type&gt;&lt;contributors&gt;&lt;authors&gt;&lt;author&gt;Ablah, Elizabeth&lt;/author&gt;&lt;author&gt;Molgaard, Craig A&lt;/author&gt;&lt;author&gt;Fredrickson, Doren D&lt;/author&gt;&lt;author&gt;Wetta-Hall, Ruth&lt;/author&gt;&lt;author&gt;Cook, David J&lt;/author&gt;&lt;/authors&gt;&lt;/contributors&gt;&lt;titles&gt;&lt;title&gt;Quantitative evaluation of “can it happen in Kansas: response to terrorism and emerging infections”&lt;/title&gt;&lt;secondary-title&gt;Journal of Public Health Management and Practice&lt;/secondary-title&gt;&lt;/titles&gt;&lt;periodical&gt;&lt;full-title&gt;Journal of public health management and practice&lt;/full-title&gt;&lt;/periodical&gt;&lt;pages&gt;S17-S24&lt;/pages&gt;&lt;volume&gt;11&lt;/volume&gt;&lt;number&gt;6&lt;/number&gt;&lt;dates&gt;&lt;year&gt;2005&lt;/year&gt;&lt;/dates&gt;&lt;isbn&gt;1078-4659&lt;/isbn&gt;&lt;urls&gt;&lt;/urls&gt;&lt;/record&gt;&lt;/Cite&gt;&lt;/EndNote&gt;</w:instrText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B918C7" w:rsidRPr="00B918C7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2</w:t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A6B0B1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796551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7D4C23D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hort study</w:t>
            </w:r>
          </w:p>
        </w:tc>
        <w:tc>
          <w:tcPr>
            <w:tcW w:w="1170" w:type="dxa"/>
          </w:tcPr>
          <w:p w14:paraId="6D087F1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Training workshop</w:t>
            </w:r>
          </w:p>
        </w:tc>
        <w:tc>
          <w:tcPr>
            <w:tcW w:w="1080" w:type="dxa"/>
          </w:tcPr>
          <w:p w14:paraId="7A00A35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mpetency scores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58748E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20488F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307CE7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D88777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75AACD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CA4E9C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DA949F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19669C7E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8A484F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A8CB7B1" w14:textId="4CB782D6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Ablah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09</w:t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blah&lt;/Author&gt;&lt;Year&gt;2009&lt;/Year&gt;&lt;RecNum&gt;3&lt;/RecNum&gt;&lt;DisplayText&gt;&lt;style face="superscript"&gt;3&lt;/style&gt;&lt;/DisplayText&gt;&lt;record&gt;&lt;rec-number&gt;3&lt;/rec-number&gt;&lt;foreign-keys&gt;&lt;key app="EN" db-id="wvtedtx2hrstz2erp9c55axj9t2tp5pptfpp" timestamp="1647472721"&gt;3&lt;/key&gt;&lt;/foreign-keys&gt;&lt;ref-type name="Journal Article"&gt;17&lt;/ref-type&gt;&lt;contributors&gt;&lt;authors&gt;&lt;author&gt;Ablah, Elizabeth&lt;/author&gt;&lt;author&gt;Tinius, Annie M&lt;/author&gt;&lt;author&gt;Konda, Kurt&lt;/author&gt;&lt;/authors&gt;&lt;/contributors&gt;&lt;titles&gt;&lt;title&gt;Pediatric emergency preparedness training: are we on a path toward national dissemination?&lt;/title&gt;&lt;secondary-title&gt;Journal of Trauma and Acute Care Surgery&lt;/secondary-title&gt;&lt;/titles&gt;&lt;periodical&gt;&lt;full-title&gt;Journal of Trauma and Acute Care Surgery&lt;/full-title&gt;&lt;/periodical&gt;&lt;pages&gt;S152-S158&lt;/pages&gt;&lt;volume&gt;67&lt;/volume&gt;&lt;number&gt;2&lt;/number&gt;&lt;dates&gt;&lt;year&gt;2009&lt;/year&gt;&lt;/dates&gt;&lt;isbn&gt;2163-0755&lt;/isbn&gt;&lt;urls&gt;&lt;/urls&gt;&lt;/record&gt;&lt;/Cite&gt;&lt;/EndNote&gt;</w:instrText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B918C7" w:rsidRPr="00B918C7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3</w:t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36FC63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214C9D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428FC8A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Literature review</w:t>
            </w:r>
          </w:p>
        </w:tc>
        <w:tc>
          <w:tcPr>
            <w:tcW w:w="1170" w:type="dxa"/>
          </w:tcPr>
          <w:p w14:paraId="21113AB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2D06FB2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FDD5A6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9E343A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EA7CDF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695443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766B06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989F84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D073AC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03CEC98F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08E4A3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DC2F667" w14:textId="4ED43560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Abraham 2014</w:t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braham&lt;/Author&gt;&lt;Year&gt;2014&lt;/Year&gt;&lt;RecNum&gt;4&lt;/RecNum&gt;&lt;DisplayText&gt;&lt;style face="superscript"&gt;4&lt;/style&gt;&lt;/DisplayText&gt;&lt;record&gt;&lt;rec-number&gt;4&lt;/rec-number&gt;&lt;foreign-keys&gt;&lt;key app="EN" db-id="wvtedtx2hrstz2erp9c55axj9t2tp5pptfpp" timestamp="1647472740"&gt;4&lt;/key&gt;&lt;/foreign-keys&gt;&lt;ref-type name="Journal Article"&gt;17&lt;/ref-type&gt;&lt;contributors&gt;&lt;authors&gt;&lt;author&gt;Abraham, Heidi&lt;/author&gt;&lt;/authors&gt;&lt;/contributors&gt;&lt;titles&gt;&lt;title&gt;Preparing for pediatrics. Planning for children in disasters&lt;/title&gt;&lt;secondary-title&gt;JEMS: a Journal of Emergency Medical Services&lt;/secondary-title&gt;&lt;/titles&gt;&lt;periodical&gt;&lt;full-title&gt;JEMS: a journal of emergency medical services&lt;/full-title&gt;&lt;/periodical&gt;&lt;pages&gt;38-42&lt;/pages&gt;&lt;volume&gt;39&lt;/volume&gt;&lt;number&gt;9&lt;/number&gt;&lt;dates&gt;&lt;year&gt;2014&lt;/year&gt;&lt;/dates&gt;&lt;isbn&gt;0197-2510&lt;/isbn&gt;&lt;urls&gt;&lt;/urls&gt;&lt;/record&gt;&lt;/Cite&gt;&lt;/EndNote&gt;</w:instrText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B918C7" w:rsidRPr="00B918C7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4</w:t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B73AB0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F741A2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441D483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view article</w:t>
            </w:r>
          </w:p>
        </w:tc>
        <w:tc>
          <w:tcPr>
            <w:tcW w:w="1170" w:type="dxa"/>
          </w:tcPr>
          <w:p w14:paraId="3268BA0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76B57A0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B17566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95B856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71A09F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CFD86D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52A1FA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C0DED3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D5227D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0C3F09C1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F1728D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685F122" w14:textId="742B4BAF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Adams 2020</w:t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dams&lt;/Author&gt;&lt;Year&gt;2021&lt;/Year&gt;&lt;RecNum&gt;5&lt;/RecNum&gt;&lt;DisplayText&gt;&lt;style face="superscript"&gt;5&lt;/style&gt;&lt;/DisplayText&gt;&lt;record&gt;&lt;rec-number&gt;5&lt;/rec-number&gt;&lt;foreign-keys&gt;&lt;key app="EN" db-id="wvtedtx2hrstz2erp9c55axj9t2tp5pptfpp" timestamp="1647472761"&gt;5&lt;/key&gt;&lt;/foreign-keys&gt;&lt;ref-type name="Journal Article"&gt;17&lt;/ref-type&gt;&lt;contributors&gt;&lt;authors&gt;&lt;author&gt;Adams, Lavonne M&lt;/author&gt;&lt;author&gt;Melius, Joyce&lt;/author&gt;&lt;/authors&gt;&lt;/contributors&gt;&lt;titles&gt;&lt;title&gt;Prepared to respond? Exploring Personal disaster preparedness and nursing staff response to disasters&lt;/title&gt;&lt;secondary-title&gt;Disaster Medicine and Public Health Preparedness&lt;/secondary-title&gt;&lt;/titles&gt;&lt;periodical&gt;&lt;full-title&gt;Disaster medicine and public health preparedness&lt;/full-title&gt;&lt;/periodical&gt;&lt;pages&gt;557-562&lt;/pages&gt;&lt;volume&gt;15&lt;/volume&gt;&lt;number&gt;5&lt;/number&gt;&lt;dates&gt;&lt;year&gt;2021&lt;/year&gt;&lt;/dates&gt;&lt;isbn&gt;1935-7893&lt;/isbn&gt;&lt;urls&gt;&lt;/urls&gt;&lt;/record&gt;&lt;/Cite&gt;&lt;/EndNote&gt;</w:instrText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B918C7" w:rsidRPr="00B918C7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5</w:t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B806DF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9072A3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72EB747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ross sectional survey</w:t>
            </w:r>
          </w:p>
        </w:tc>
        <w:tc>
          <w:tcPr>
            <w:tcW w:w="1170" w:type="dxa"/>
          </w:tcPr>
          <w:p w14:paraId="4DE0F0E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49875DF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Willingness to respond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92D54A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B14744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ABDFF8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600537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58F581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73281D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7AB934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22C763EB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965F2A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71BAE38" w14:textId="1CADA5A8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Adelaine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6</w:t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delaine&lt;/Author&gt;&lt;Year&gt;2016&lt;/Year&gt;&lt;RecNum&gt;6&lt;/RecNum&gt;&lt;DisplayText&gt;&lt;style face="superscript"&gt;6&lt;/style&gt;&lt;/DisplayText&gt;&lt;record&gt;&lt;rec-number&gt;6&lt;/rec-number&gt;&lt;foreign-keys&gt;&lt;key app="EN" db-id="wvtedtx2hrstz2erp9c55axj9t2tp5pptfpp" timestamp="1647472781"&gt;6&lt;/key&gt;&lt;/foreign-keys&gt;&lt;ref-type name="Journal Article"&gt;17&lt;/ref-type&gt;&lt;contributors&gt;&lt;authors&gt;&lt;author&gt;Adelaine, Sabrina A&lt;/author&gt;&lt;author&gt;Shoaf, Kimberly&lt;/author&gt;&lt;author&gt;Harvey, Caitlin&lt;/author&gt;&lt;/authors&gt;&lt;/contributors&gt;&lt;titles&gt;&lt;title&gt;An assessment of collaboration and disasters: a hospital perspective&lt;/title&gt;&lt;secondary-title&gt;Prehospital and Disaster Medicine&lt;/secondary-title&gt;&lt;/titles&gt;&lt;periodical&gt;&lt;full-title&gt;Prehospital and Disaster Medicine&lt;/full-title&gt;&lt;/periodical&gt;&lt;pages&gt;121-125&lt;/pages&gt;&lt;volume&gt;31&lt;/volume&gt;&lt;number&gt;2&lt;/number&gt;&lt;dates&gt;&lt;year&gt;2016&lt;/year&gt;&lt;/dates&gt;&lt;isbn&gt;1049-023X&lt;/isbn&gt;&lt;urls&gt;&lt;/urls&gt;&lt;/record&gt;&lt;/Cite&gt;&lt;/EndNote&gt;</w:instrText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B918C7" w:rsidRPr="00B918C7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6</w:t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BF745E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84090A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0FFAD85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escriptive study</w:t>
            </w:r>
          </w:p>
        </w:tc>
        <w:tc>
          <w:tcPr>
            <w:tcW w:w="1170" w:type="dxa"/>
          </w:tcPr>
          <w:p w14:paraId="254A9B3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3A31280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AD9845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5B6B16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CBFC3C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3C6BEE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A9759D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B5DB15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4685D1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</w:tr>
      <w:tr w:rsidR="00792C37" w:rsidRPr="00E02EBF" w14:paraId="44E7AD99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650E2D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7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81A71D2" w14:textId="7945825A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Adini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5</w:t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dini&lt;/Author&gt;&lt;Year&gt;2015&lt;/Year&gt;&lt;RecNum&gt;7&lt;/RecNum&gt;&lt;DisplayText&gt;&lt;style face="superscript"&gt;7&lt;/style&gt;&lt;/DisplayText&gt;&lt;record&gt;&lt;rec-number&gt;7&lt;/rec-number&gt;&lt;foreign-keys&gt;&lt;key app="EN" db-id="wvtedtx2hrstz2erp9c55axj9t2tp5pptfpp" timestamp="1647472805"&gt;7&lt;/key&gt;&lt;/foreign-keys&gt;&lt;ref-type name="Journal Article"&gt;17&lt;/ref-type&gt;&lt;contributors&gt;&lt;authors&gt;&lt;author&gt;Adini, Bruria&lt;/author&gt;&lt;author&gt;Aharonson-Daniel, Limor&lt;/author&gt;&lt;author&gt;Israeli, Avi&lt;/author&gt;&lt;/authors&gt;&lt;/contributors&gt;&lt;titles&gt;&lt;title&gt;Load index model: An advanced tool to support decision making during mass-casualty incidents&lt;/title&gt;&lt;secondary-title&gt;Journal of Trauma and Acute Care Surgery&lt;/secondary-title&gt;&lt;/titles&gt;&lt;periodical&gt;&lt;full-title&gt;Journal of Trauma and Acute Care Surgery&lt;/full-title&gt;&lt;/periodical&gt;&lt;pages&gt;622-627&lt;/pages&gt;&lt;volume&gt;78&lt;/volume&gt;&lt;number&gt;3&lt;/number&gt;&lt;dates&gt;&lt;year&gt;2015&lt;/year&gt;&lt;/dates&gt;&lt;isbn&gt;2163-0755&lt;/isbn&gt;&lt;urls&gt;&lt;/urls&gt;&lt;/record&gt;&lt;/Cite&gt;&lt;/EndNote&gt;</w:instrText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B918C7" w:rsidRPr="00B918C7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7</w:t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98D75D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2EE3FA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790BAF6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Quasi-experimental</w:t>
            </w:r>
          </w:p>
        </w:tc>
        <w:tc>
          <w:tcPr>
            <w:tcW w:w="1170" w:type="dxa"/>
          </w:tcPr>
          <w:p w14:paraId="5054A07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Load Index Model</w:t>
            </w:r>
          </w:p>
        </w:tc>
        <w:tc>
          <w:tcPr>
            <w:tcW w:w="1080" w:type="dxa"/>
          </w:tcPr>
          <w:p w14:paraId="599CC8E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asualty distribution decisions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ED501D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CB380F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D67A66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C677E1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95CBC1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5A90E6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19B7BC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57E237DA" w14:textId="77777777" w:rsidTr="00277D95">
        <w:trPr>
          <w:trHeight w:val="497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6FBA48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8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EE44541" w14:textId="32BB94A3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Adini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7</w:t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dini&lt;/Author&gt;&lt;Year&gt;2017&lt;/Year&gt;&lt;RecNum&gt;8&lt;/RecNum&gt;&lt;DisplayText&gt;&lt;style face="superscript"&gt;8&lt;/style&gt;&lt;/DisplayText&gt;&lt;record&gt;&lt;rec-number&gt;8&lt;/rec-number&gt;&lt;foreign-keys&gt;&lt;key app="EN" db-id="wvtedtx2hrstz2erp9c55axj9t2tp5pptfpp" timestamp="1647472823"&gt;8&lt;/key&gt;&lt;/foreign-keys&gt;&lt;ref-type name="Journal Article"&gt;17&lt;/ref-type&gt;&lt;contributors&gt;&lt;authors&gt;&lt;author&gt;Adini, B&lt;/author&gt;&lt;author&gt;Bodas, M&lt;/author&gt;&lt;author&gt;Nilsson, Heléne&lt;/author&gt;&lt;author&gt;Peleg, K&lt;/author&gt;&lt;/authors&gt;&lt;/contributors&gt;&lt;titles&gt;&lt;title&gt;Policies for managing emergency medical services in mass casualty incidents&lt;/title&gt;&lt;secondary-title&gt;Injury&lt;/secondary-title&gt;&lt;/titles&gt;&lt;periodical&gt;&lt;full-title&gt;Injury&lt;/full-title&gt;&lt;/periodical&gt;&lt;pages&gt;1878-1883&lt;/pages&gt;&lt;volume&gt;48&lt;/volume&gt;&lt;number&gt;9&lt;/number&gt;&lt;dates&gt;&lt;year&gt;2017&lt;/year&gt;&lt;/dates&gt;&lt;isbn&gt;0020-1383&lt;/isbn&gt;&lt;urls&gt;&lt;/urls&gt;&lt;/record&gt;&lt;/Cite&gt;&lt;/EndNote&gt;</w:instrText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B918C7" w:rsidRPr="00B918C7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8</w:t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641C9E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4EA423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59FACF0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nsensus/ Delphi Study</w:t>
            </w:r>
          </w:p>
        </w:tc>
        <w:tc>
          <w:tcPr>
            <w:tcW w:w="1170" w:type="dxa"/>
          </w:tcPr>
          <w:p w14:paraId="05E64A3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6EB9082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B7B800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BEBC37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EB5AEA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AFA060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4C5E76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74C12D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C7CB96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1C1B1F3F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C859B5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9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CA3FBDE" w14:textId="56254259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Adini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4</w:t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dini&lt;/Author&gt;&lt;Year&gt;2014&lt;/Year&gt;&lt;RecNum&gt;9&lt;/RecNum&gt;&lt;DisplayText&gt;&lt;style face="superscript"&gt;9&lt;/style&gt;&lt;/DisplayText&gt;&lt;record&gt;&lt;rec-number&gt;9&lt;/rec-number&gt;&lt;foreign-keys&gt;&lt;key app="EN" db-id="wvtedtx2hrstz2erp9c55axj9t2tp5pptfpp" timestamp="1647472841"&gt;9&lt;/key&gt;&lt;/foreign-keys&gt;&lt;ref-type name="Journal Article"&gt;17&lt;/ref-type&gt;&lt;contributors&gt;&lt;authors&gt;&lt;author&gt;Adini, Bruria&lt;/author&gt;&lt;author&gt;Cohen, Robert&lt;/author&gt;&lt;author&gt;Glassberg, Elon&lt;/author&gt;&lt;author&gt;Azaria, Bella&lt;/author&gt;&lt;author&gt;Simon, Daniel&lt;/author&gt;&lt;author&gt;Stein, Michael&lt;/author&gt;&lt;author&gt;Klein, Yoram&lt;/author&gt;&lt;author&gt;Peleg, Kobi&lt;/author&gt;&lt;/authors&gt;&lt;/contributors&gt;&lt;titles&gt;&lt;title&gt;Reconsidering policy of casualty evacuation in a remote mass-casualty incident&lt;/title&gt;&lt;secondary-title&gt;Prehospital and Disaster Medicine&lt;/secondary-title&gt;&lt;/titles&gt;&lt;periodical&gt;&lt;full-title&gt;Prehospital and Disaster Medicine&lt;/full-title&gt;&lt;/periodical&gt;&lt;pages&gt;91-95&lt;/pages&gt;&lt;volume&gt;29&lt;/volume&gt;&lt;number&gt;1&lt;/number&gt;&lt;dates&gt;&lt;year&gt;2014&lt;/year&gt;&lt;/dates&gt;&lt;isbn&gt;1049-023X&lt;/isbn&gt;&lt;urls&gt;&lt;/urls&gt;&lt;/record&gt;&lt;/Cite&gt;&lt;/EndNote&gt;</w:instrText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B918C7" w:rsidRPr="00B918C7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9</w:t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A02492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4BCCD9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6A27AF5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ase Study</w:t>
            </w:r>
          </w:p>
        </w:tc>
        <w:tc>
          <w:tcPr>
            <w:tcW w:w="1170" w:type="dxa"/>
          </w:tcPr>
          <w:p w14:paraId="0F7F3B4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1F12115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330552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03FA07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3FCEE1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947E7C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6930F2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2B88FC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D6F910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09FCB6B5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78A70B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0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5137C4A" w14:textId="189C4210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Akbari 2018</w:t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KBARI&lt;/Author&gt;&lt;Year&gt;2018&lt;/Year&gt;&lt;RecNum&gt;10&lt;/RecNum&gt;&lt;DisplayText&gt;&lt;style face="superscript"&gt;10&lt;/style&gt;&lt;/DisplayText&gt;&lt;record&gt;&lt;rec-number&gt;10&lt;/rec-number&gt;&lt;foreign-keys&gt;&lt;key app="EN" db-id="wvtedtx2hrstz2erp9c55axj9t2tp5pptfpp" timestamp="1647472949"&gt;10&lt;/key&gt;&lt;/foreign-keys&gt;&lt;ref-type name="Journal Article"&gt;17&lt;/ref-type&gt;&lt;contributors&gt;&lt;authors&gt;&lt;author&gt;AKBARI, FATEME ALI&lt;/author&gt;&lt;author&gt;BAHRAMI, MASOUD&lt;/author&gt;&lt;author&gt;AEIN, FERESHTEH&lt;/author&gt;&lt;/authors&gt;&lt;/contributors&gt;&lt;titles&gt;&lt;title&gt;Iranian Nurses’ Experience of Management Competences in Disaster Response: A Qualitative Study&lt;/title&gt;&lt;secondary-title&gt;Pakistan Journal of Medical &amp;amp; Health Sciences&lt;/secondary-title&gt;&lt;/titles&gt;&lt;periodical&gt;&lt;full-title&gt;Pakistan Journal of Medical &amp;amp; Health Sciences&lt;/full-title&gt;&lt;/periodical&gt;&lt;pages&gt;1799-1803&lt;/pages&gt;&lt;volume&gt;12&lt;/volume&gt;&lt;number&gt;4&lt;/number&gt;&lt;dates&gt;&lt;year&gt;2018&lt;/year&gt;&lt;/dates&gt;&lt;urls&gt;&lt;/urls&gt;&lt;/record&gt;&lt;/Cite&gt;&lt;/EndNote&gt;</w:instrText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B918C7" w:rsidRPr="00B918C7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0</w:t>
            </w:r>
            <w:r w:rsidR="00B918C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794123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68C11E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</w:tcPr>
          <w:p w14:paraId="5698057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Qualitative study</w:t>
            </w:r>
          </w:p>
        </w:tc>
        <w:tc>
          <w:tcPr>
            <w:tcW w:w="1170" w:type="dxa"/>
          </w:tcPr>
          <w:p w14:paraId="2117713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1B5E240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599792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BC9F87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E4D5CD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8EEC6A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B487AE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6A0595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08F715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24CAE3BC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EFA00E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1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800FB14" w14:textId="01398FD8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Albanese 2014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lbanese&lt;/Author&gt;&lt;Year&gt;2014&lt;/Year&gt;&lt;RecNum&gt;11&lt;/RecNum&gt;&lt;DisplayText&gt;&lt;style face="superscript"&gt;11&lt;/style&gt;&lt;/DisplayText&gt;&lt;record&gt;&lt;rec-number&gt;11&lt;/rec-number&gt;&lt;foreign-keys&gt;&lt;key app="EN" db-id="wvtedtx2hrstz2erp9c55axj9t2tp5pptfpp" timestamp="1647472974"&gt;11&lt;/key&gt;&lt;/foreign-keys&gt;&lt;ref-type name="Journal Article"&gt;17&lt;/ref-type&gt;&lt;contributors&gt;&lt;authors&gt;&lt;author&gt;Albanese, Joseph&lt;/author&gt;&lt;author&gt;Burich, David&lt;/author&gt;&lt;author&gt;Smith, Deborah&lt;/author&gt;&lt;author&gt;Hayes, Lynn&lt;/author&gt;&lt;author&gt;Paturas, James&lt;/author&gt;&lt;author&gt;Tomassoni, Anthony&lt;/author&gt;&lt;/authors&gt;&lt;/contributors&gt;&lt;titles&gt;&lt;title&gt;Clinical guidelines for responding to chemical, biological, radiological, nuclear and trauma/burn mass casualty incidents: Quick reference guides for emergency department staff&lt;/title&gt;&lt;secondary-title&gt;Journal of Business Continuity &amp;amp; Emergency Planning&lt;/secondary-title&gt;&lt;/titles&gt;&lt;periodical&gt;&lt;full-title&gt;Journal of Business Continuity &amp;amp; Emergency Planning&lt;/full-title&gt;&lt;/periodical&gt;&lt;pages&gt;122-133&lt;/pages&gt;&lt;volume&gt;8&lt;/volume&gt;&lt;number&gt;2&lt;/number&gt;&lt;dates&gt;&lt;year&gt;2014&lt;/year&gt;&lt;/dates&gt;&lt;isbn&gt;1749-9216&lt;/isbn&gt;&lt;urls&gt;&lt;/urls&gt;&lt;/record&gt;&lt;/Cite&gt;&lt;/EndNote&gt;</w:instrTex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3371E" w:rsidRPr="00A3371E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1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8ACF65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E73842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50A0D10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source Document</w:t>
            </w:r>
          </w:p>
        </w:tc>
        <w:tc>
          <w:tcPr>
            <w:tcW w:w="1170" w:type="dxa"/>
          </w:tcPr>
          <w:p w14:paraId="44811BF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2819D12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17AA96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9C0B5A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10558C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52AB2F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21F7E5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D3E078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FB3838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397996FE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68F749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878C822" w14:textId="4727BCBA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Albores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05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lbores&lt;/Author&gt;&lt;Year&gt;2005&lt;/Year&gt;&lt;RecNum&gt;13&lt;/RecNum&gt;&lt;DisplayText&gt;&lt;style face="superscript"&gt;12&lt;/style&gt;&lt;/DisplayText&gt;&lt;record&gt;&lt;rec-number&gt;13&lt;/rec-number&gt;&lt;foreign-keys&gt;&lt;key app="EN" db-id="wvtedtx2hrstz2erp9c55axj9t2tp5pptfpp" timestamp="1647473033"&gt;13&lt;/key&gt;&lt;/foreign-keys&gt;&lt;ref-type name="Conference Proceedings"&gt;10&lt;/ref-type&gt;&lt;contributors&gt;&lt;authors&gt;&lt;author&gt;Albores, Pavel&lt;/author&gt;&lt;author&gt;Shaw, Duncan&lt;/author&gt;&lt;/authors&gt;&lt;/contributors&gt;&lt;titles&gt;&lt;title&gt;Responding to terrorist attacks and natural disasters: a case study using simulation&lt;/title&gt;&lt;secondary-title&gt;Proceedings of the Winter Simulation Conference, 2005.&lt;/secondary-title&gt;&lt;/titles&gt;&lt;pages&gt;9 pp.&lt;/pages&gt;&lt;dates&gt;&lt;year&gt;2005&lt;/year&gt;&lt;/dates&gt;&lt;publisher&gt;IEEE&lt;/publisher&gt;&lt;isbn&gt;0780395190&lt;/isbn&gt;&lt;urls&gt;&lt;/urls&gt;&lt;/record&gt;&lt;/Cite&gt;&lt;/EndNote&gt;</w:instrTex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3371E" w:rsidRPr="00A3371E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2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CA27CD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09B4E2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5112A55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Quasi-experimental</w:t>
            </w:r>
          </w:p>
        </w:tc>
        <w:tc>
          <w:tcPr>
            <w:tcW w:w="1170" w:type="dxa"/>
          </w:tcPr>
          <w:p w14:paraId="535E76D0" w14:textId="37DCB992" w:rsidR="00E778C1" w:rsidRPr="00E02EBF" w:rsidRDefault="00E02EBF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="00E778C1" w:rsidRPr="00E02EBF">
              <w:rPr>
                <w:rFonts w:ascii="Times New Roman" w:hAnsi="Times New Roman" w:cs="Times New Roman"/>
                <w:sz w:val="18"/>
                <w:szCs w:val="18"/>
              </w:rPr>
              <w:t>omput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-e</w:t>
            </w:r>
            <w:r w:rsidR="00E778C1" w:rsidRPr="00E02EBF">
              <w:rPr>
                <w:rFonts w:ascii="Times New Roman" w:hAnsi="Times New Roman" w:cs="Times New Roman"/>
                <w:sz w:val="18"/>
                <w:szCs w:val="18"/>
              </w:rPr>
              <w:t>rized</w:t>
            </w:r>
            <w:proofErr w:type="spellEnd"/>
            <w:r w:rsidR="00E778C1"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discrete event simulation</w:t>
            </w:r>
          </w:p>
        </w:tc>
        <w:tc>
          <w:tcPr>
            <w:tcW w:w="1080" w:type="dxa"/>
          </w:tcPr>
          <w:p w14:paraId="6A00F2D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Resource and time for mass </w:t>
            </w: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econ</w:t>
            </w:r>
            <w:proofErr w:type="spellEnd"/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170DD7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1EC593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327AE6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459B4C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079F61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1E2A42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EBF3C4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7BBD0278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8A2553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3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6AC92CC" w14:textId="3A989948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Albores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08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lbores&lt;/Author&gt;&lt;Year&gt;2008&lt;/Year&gt;&lt;RecNum&gt;12&lt;/RecNum&gt;&lt;DisplayText&gt;&lt;style face="superscript"&gt;13&lt;/style&gt;&lt;/DisplayText&gt;&lt;record&gt;&lt;rec-number&gt;12&lt;/rec-number&gt;&lt;foreign-keys&gt;&lt;key app="EN" db-id="wvtedtx2hrstz2erp9c55axj9t2tp5pptfpp" timestamp="1647472992"&gt;12&lt;/key&gt;&lt;/foreign-keys&gt;&lt;ref-type name="Journal Article"&gt;17&lt;/ref-type&gt;&lt;contributors&gt;&lt;authors&gt;&lt;author&gt;Albores, Pavel&lt;/author&gt;&lt;author&gt;Shaw, Duncan&lt;/author&gt;&lt;/authors&gt;&lt;/contributors&gt;&lt;titles&gt;&lt;title&gt;Government preparedness: Using simulation to prepare for a terrorist attack&lt;/title&gt;&lt;secondary-title&gt;Computers &amp;amp; Operations Research&lt;/secondary-title&gt;&lt;/titles&gt;&lt;periodical&gt;&lt;full-title&gt;Computers &amp;amp; Operations Research&lt;/full-title&gt;&lt;/periodical&gt;&lt;pages&gt;1924-1943&lt;/pages&gt;&lt;volume&gt;35&lt;/volume&gt;&lt;number&gt;6&lt;/number&gt;&lt;dates&gt;&lt;year&gt;2008&lt;/year&gt;&lt;/dates&gt;&lt;isbn&gt;0305-0548&lt;/isbn&gt;&lt;urls&gt;&lt;/urls&gt;&lt;/record&gt;&lt;/Cite&gt;&lt;/EndNote&gt;</w:instrTex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3371E" w:rsidRPr="00A3371E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3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588783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F77F91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489AF86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Quasi-experimental</w:t>
            </w:r>
          </w:p>
        </w:tc>
        <w:tc>
          <w:tcPr>
            <w:tcW w:w="1170" w:type="dxa"/>
          </w:tcPr>
          <w:p w14:paraId="7C37C76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mputerized discrete event simulation</w:t>
            </w:r>
          </w:p>
        </w:tc>
        <w:tc>
          <w:tcPr>
            <w:tcW w:w="1080" w:type="dxa"/>
          </w:tcPr>
          <w:p w14:paraId="02EA9C2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Resource and time for mass </w:t>
            </w: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econ</w:t>
            </w:r>
            <w:proofErr w:type="spellEnd"/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D75723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DAC617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9249BF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C81908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193686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F1A43C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DA7719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566523CC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D14AF4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14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D951008" w14:textId="547682CE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Alexander 2015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lexander&lt;/Author&gt;&lt;Year&gt;2015&lt;/Year&gt;&lt;RecNum&gt;14&lt;/RecNum&gt;&lt;DisplayText&gt;&lt;style face="superscript"&gt;14&lt;/style&gt;&lt;/DisplayText&gt;&lt;record&gt;&lt;rec-number&gt;14&lt;/rec-number&gt;&lt;foreign-keys&gt;&lt;key app="EN" db-id="wvtedtx2hrstz2erp9c55axj9t2tp5pptfpp" timestamp="1647473054"&gt;14&lt;/key&gt;&lt;/foreign-keys&gt;&lt;ref-type name="Journal Article"&gt;17&lt;/ref-type&gt;&lt;contributors&gt;&lt;authors&gt;&lt;author&gt;Alexander, David E&lt;/author&gt;&lt;/authors&gt;&lt;/contributors&gt;&lt;titles&gt;&lt;title&gt;Evaluation of civil protection programmes, with a case study from Mexico&lt;/title&gt;&lt;secondary-title&gt;Disaster Prevention and Management&lt;/secondary-title&gt;&lt;/titles&gt;&lt;periodical&gt;&lt;full-title&gt;Disaster Prevention and Management&lt;/full-title&gt;&lt;/periodical&gt;&lt;dates&gt;&lt;year&gt;2015&lt;/year&gt;&lt;/dates&gt;&lt;isbn&gt;0965-3562&lt;/isbn&gt;&lt;urls&gt;&lt;/urls&gt;&lt;/record&gt;&lt;/Cite&gt;&lt;/EndNote&gt;</w:instrTex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3371E" w:rsidRPr="00A3371E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4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A94E99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DD0E6F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</w:tcPr>
          <w:p w14:paraId="32389D2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ase Study</w:t>
            </w:r>
          </w:p>
        </w:tc>
        <w:tc>
          <w:tcPr>
            <w:tcW w:w="1170" w:type="dxa"/>
          </w:tcPr>
          <w:p w14:paraId="40F1560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057D3BB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06946D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1CF214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23DBBE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55F3FF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2261B3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AEF963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463093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3D2E6223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11B386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5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C4EB0F7" w14:textId="5C1340D2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Aliyu 2015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liyu&lt;/Author&gt;&lt;Year&gt;2015&lt;/Year&gt;&lt;RecNum&gt;15&lt;/RecNum&gt;&lt;DisplayText&gt;&lt;style face="superscript"&gt;15&lt;/style&gt;&lt;/DisplayText&gt;&lt;record&gt;&lt;rec-number&gt;15&lt;/rec-number&gt;&lt;foreign-keys&gt;&lt;key app="EN" db-id="wvtedtx2hrstz2erp9c55axj9t2tp5pptfpp" timestamp="1647473072"&gt;15&lt;/key&gt;&lt;/foreign-keys&gt;&lt;ref-type name="Journal Article"&gt;17&lt;/ref-type&gt;&lt;contributors&gt;&lt;authors&gt;&lt;author&gt;Aliyu, Alhaji&lt;/author&gt;&lt;/authors&gt;&lt;/contributors&gt;&lt;titles&gt;&lt;title&gt;Management of disasters and complex emergencies in Africa: The challenges and constraints&lt;/title&gt;&lt;secondary-title&gt;Annals of African Medicine&lt;/secondary-title&gt;&lt;/titles&gt;&lt;periodical&gt;&lt;full-title&gt;Annals of African Medicine&lt;/full-title&gt;&lt;/periodical&gt;&lt;pages&gt;123&lt;/pages&gt;&lt;volume&gt;14&lt;/volume&gt;&lt;number&gt;3&lt;/number&gt;&lt;dates&gt;&lt;year&gt;2015&lt;/year&gt;&lt;/dates&gt;&lt;isbn&gt;1596-3519&lt;/isbn&gt;&lt;urls&gt;&lt;/urls&gt;&lt;/record&gt;&lt;/Cite&gt;&lt;/EndNote&gt;</w:instrTex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3371E" w:rsidRPr="00A3371E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5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1E7B16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08D67D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</w:tcPr>
          <w:p w14:paraId="7BD573B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Literature review</w:t>
            </w:r>
          </w:p>
        </w:tc>
        <w:tc>
          <w:tcPr>
            <w:tcW w:w="1170" w:type="dxa"/>
          </w:tcPr>
          <w:p w14:paraId="46C5917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246B706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8C4134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5239DC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26883C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E93603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6E0489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54EDFA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DE6754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1B3CF164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777B2D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6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61542BF" w14:textId="21BA3CF4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Allen 2007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llen&lt;/Author&gt;&lt;Year&gt;2007&lt;/Year&gt;&lt;RecNum&gt;16&lt;/RecNum&gt;&lt;DisplayText&gt;&lt;style face="superscript"&gt;16&lt;/style&gt;&lt;/DisplayText&gt;&lt;record&gt;&lt;rec-number&gt;16&lt;/rec-number&gt;&lt;foreign-keys&gt;&lt;key app="EN" db-id="wvtedtx2hrstz2erp9c55axj9t2tp5pptfpp" timestamp="1647473094"&gt;16&lt;/key&gt;&lt;/foreign-keys&gt;&lt;ref-type name="Journal Article"&gt;17&lt;/ref-type&gt;&lt;contributors&gt;&lt;authors&gt;&lt;author&gt;Allen, Gwenn M&lt;/author&gt;&lt;author&gt;Parrillo, Steven J&lt;/author&gt;&lt;author&gt;Will, Jean&lt;/author&gt;&lt;author&gt;Mohr, Johnathon A&lt;/author&gt;&lt;/authors&gt;&lt;/contributors&gt;&lt;titles&gt;&lt;title&gt;Principles of disaster planning for the pediatric population&lt;/title&gt;&lt;secondary-title&gt;Prehospital and Disaster Medicine&lt;/secondary-title&gt;&lt;/titles&gt;&lt;periodical&gt;&lt;full-title&gt;Prehospital and Disaster Medicine&lt;/full-title&gt;&lt;/periodical&gt;&lt;pages&gt;537-540&lt;/pages&gt;&lt;volume&gt;22&lt;/volume&gt;&lt;number&gt;6&lt;/number&gt;&lt;dates&gt;&lt;year&gt;2007&lt;/year&gt;&lt;/dates&gt;&lt;isbn&gt;1945-1938&lt;/isbn&gt;&lt;urls&gt;&lt;/urls&gt;&lt;/record&gt;&lt;/Cite&gt;&lt;/EndNote&gt;</w:instrTex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3371E" w:rsidRPr="00A3371E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6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8AE3BE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F3DE92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1527941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view article</w:t>
            </w:r>
          </w:p>
        </w:tc>
        <w:tc>
          <w:tcPr>
            <w:tcW w:w="1170" w:type="dxa"/>
          </w:tcPr>
          <w:p w14:paraId="2A69961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2FAFD8B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81A58C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5CB76E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99E05E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E55B54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91750E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E86D8E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63ADD0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5879EEC8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C05392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7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F6DA2D8" w14:textId="5D5A8175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Almogy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06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lmogy&lt;/Author&gt;&lt;Year&gt;2006&lt;/Year&gt;&lt;RecNum&gt;17&lt;/RecNum&gt;&lt;DisplayText&gt;&lt;style face="superscript"&gt;17&lt;/style&gt;&lt;/DisplayText&gt;&lt;record&gt;&lt;rec-number&gt;17&lt;/rec-number&gt;&lt;foreign-keys&gt;&lt;key app="EN" db-id="wvtedtx2hrstz2erp9c55axj9t2tp5pptfpp" timestamp="1647473121"&gt;17&lt;/key&gt;&lt;/foreign-keys&gt;&lt;ref-type name="Journal Article"&gt;17&lt;/ref-type&gt;&lt;contributors&gt;&lt;authors&gt;&lt;author&gt;Almogy, Gidon&lt;/author&gt;&lt;author&gt;Rivkind, Avraham I&lt;/author&gt;&lt;/authors&gt;&lt;/contributors&gt;&lt;titles&gt;&lt;title&gt;Surgical lessons learned from suicide bombing attacks&lt;/title&gt;&lt;secondary-title&gt;Journal of the American College of Surgeons&lt;/secondary-title&gt;&lt;/titles&gt;&lt;periodical&gt;&lt;full-title&gt;Journal of the American College of Surgeons&lt;/full-title&gt;&lt;/periodical&gt;&lt;pages&gt;313-319&lt;/pages&gt;&lt;volume&gt;202&lt;/volume&gt;&lt;number&gt;2&lt;/number&gt;&lt;dates&gt;&lt;year&gt;2006&lt;/year&gt;&lt;/dates&gt;&lt;isbn&gt;1879-1190&lt;/isbn&gt;&lt;urls&gt;&lt;/urls&gt;&lt;/record&gt;&lt;/Cite&gt;&lt;/EndNote&gt;</w:instrTex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3371E" w:rsidRPr="00A3371E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7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C0D1BF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DF701B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18089BE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ase study</w:t>
            </w:r>
          </w:p>
        </w:tc>
        <w:tc>
          <w:tcPr>
            <w:tcW w:w="1170" w:type="dxa"/>
          </w:tcPr>
          <w:p w14:paraId="1D50992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3810FAB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E6DF34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B1AAD4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97574F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A145C0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A1C4D6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AD1DA0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FA6438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07153165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8CA4CF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8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3F87A0C" w14:textId="3AD3D56D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Al Shamsi 2019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l-Shamsi&lt;/Author&gt;&lt;Year&gt;2019&lt;/Year&gt;&lt;RecNum&gt;18&lt;/RecNum&gt;&lt;DisplayText&gt;&lt;style face="superscript"&gt;18&lt;/style&gt;&lt;/DisplayText&gt;&lt;record&gt;&lt;rec-number&gt;18&lt;/rec-number&gt;&lt;foreign-keys&gt;&lt;key app="EN" db-id="wvtedtx2hrstz2erp9c55axj9t2tp5pptfpp" timestamp="1647473140"&gt;18&lt;/key&gt;&lt;/foreign-keys&gt;&lt;ref-type name="Journal Article"&gt;17&lt;/ref-type&gt;&lt;contributors&gt;&lt;authors&gt;&lt;author&gt;Al-Shamsi, Mustafa&lt;/author&gt;&lt;author&gt;Moitinho de Almeida, Maria&lt;/author&gt;&lt;author&gt;Nyanchoka, Linda&lt;/author&gt;&lt;author&gt;Guha-Sapir, Debarati&lt;/author&gt;&lt;author&gt;Jennes, Serge&lt;/author&gt;&lt;/authors&gt;&lt;/contributors&gt;&lt;titles&gt;&lt;title&gt;Assessment of the capacity and capability of burn centers to respond to burn disasters in Belgium: a mixed-method study&lt;/title&gt;&lt;secondary-title&gt;Journal of Burn Care &amp;amp; Research&lt;/secondary-title&gt;&lt;/titles&gt;&lt;periodical&gt;&lt;full-title&gt;Journal of Burn Care &amp;amp; Research&lt;/full-title&gt;&lt;/periodical&gt;&lt;pages&gt;869-877&lt;/pages&gt;&lt;volume&gt;40&lt;/volume&gt;&lt;number&gt;6&lt;/number&gt;&lt;dates&gt;&lt;year&gt;2019&lt;/year&gt;&lt;/dates&gt;&lt;isbn&gt;1559-047X&lt;/isbn&gt;&lt;urls&gt;&lt;/urls&gt;&lt;/record&gt;&lt;/Cite&gt;&lt;/EndNote&gt;</w:instrTex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3371E" w:rsidRPr="00A3371E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8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E6F0D0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553AA4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45B7118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ross-sectional descriptive study</w:t>
            </w:r>
          </w:p>
        </w:tc>
        <w:tc>
          <w:tcPr>
            <w:tcW w:w="1170" w:type="dxa"/>
          </w:tcPr>
          <w:p w14:paraId="1B2804F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695355E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D13D83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D5A602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F280F3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EDC704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9CCD9B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2CA287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07F19F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</w:tr>
      <w:tr w:rsidR="00792C37" w:rsidRPr="00E02EBF" w14:paraId="62D3EF9D" w14:textId="77777777" w:rsidTr="00277D95">
        <w:trPr>
          <w:trHeight w:val="227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314966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9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7DBD047" w14:textId="5634C126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Andrulis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07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ndrulis&lt;/Author&gt;&lt;Year&gt;2007&lt;/Year&gt;&lt;RecNum&gt;19&lt;/RecNum&gt;&lt;DisplayText&gt;&lt;style face="superscript"&gt;19&lt;/style&gt;&lt;/DisplayText&gt;&lt;record&gt;&lt;rec-number&gt;19&lt;/rec-number&gt;&lt;foreign-keys&gt;&lt;key app="EN" db-id="wvtedtx2hrstz2erp9c55axj9t2tp5pptfpp" timestamp="1647473160"&gt;19&lt;/key&gt;&lt;/foreign-keys&gt;&lt;ref-type name="Journal Article"&gt;17&lt;/ref-type&gt;&lt;contributors&gt;&lt;authors&gt;&lt;author&gt;Andrulis, Dennis P&lt;/author&gt;&lt;author&gt;Siddiqui, Nadia J&lt;/author&gt;&lt;author&gt;Gantner, Jenna L&lt;/author&gt;&lt;/authors&gt;&lt;/contributors&gt;&lt;titles&gt;&lt;title&gt;Preparing racially and ethnically diverse communities for public health emergencies&lt;/title&gt;&lt;secondary-title&gt;Health Affairs&lt;/secondary-title&gt;&lt;/titles&gt;&lt;periodical&gt;&lt;full-title&gt;Health affairs&lt;/full-title&gt;&lt;/periodical&gt;&lt;pages&gt;1269-1279&lt;/pages&gt;&lt;volume&gt;26&lt;/volume&gt;&lt;number&gt;5&lt;/number&gt;&lt;dates&gt;&lt;year&gt;2007&lt;/year&gt;&lt;/dates&gt;&lt;isbn&gt;0278-2715&lt;/isbn&gt;&lt;urls&gt;&lt;/urls&gt;&lt;/record&gt;&lt;/Cite&gt;&lt;/EndNote&gt;</w:instrTex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3371E" w:rsidRPr="00A3371E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9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6D2173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4D1C0F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5DE4CD1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Literature review</w:t>
            </w:r>
          </w:p>
        </w:tc>
        <w:tc>
          <w:tcPr>
            <w:tcW w:w="1170" w:type="dxa"/>
          </w:tcPr>
          <w:p w14:paraId="2D9C29B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5AF94D3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913000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8F410D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636BFD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D6AED6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A2369A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B98291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76C5A6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4777B74F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79C329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20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E4E0C3F" w14:textId="579312A4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Ashkenazi 2008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shkenazi&lt;/Author&gt;&lt;Year&gt;2008&lt;/Year&gt;&lt;RecNum&gt;20&lt;/RecNum&gt;&lt;DisplayText&gt;&lt;style face="superscript"&gt;20&lt;/style&gt;&lt;/DisplayText&gt;&lt;record&gt;&lt;rec-number&gt;20&lt;/rec-number&gt;&lt;foreign-keys&gt;&lt;key app="EN" db-id="wvtedtx2hrstz2erp9c55axj9t2tp5pptfpp" timestamp="1647473299"&gt;20&lt;/key&gt;&lt;/foreign-keys&gt;&lt;ref-type name="Journal Article"&gt;17&lt;/ref-type&gt;&lt;contributors&gt;&lt;authors&gt;&lt;author&gt;Ashkenazi, Itamar&lt;/author&gt;&lt;author&gt;Kessel, Boris&lt;/author&gt;&lt;author&gt;Olsha, Oded&lt;/author&gt;&lt;author&gt;Khashan, Tawfik&lt;/author&gt;&lt;author&gt;Oren, Meir&lt;/author&gt;&lt;author&gt;Haspel, Jacob&lt;/author&gt;&lt;author&gt;Alfici, Ricardo&lt;/author&gt;&lt;/authors&gt;&lt;/contributors&gt;&lt;titles&gt;&lt;title&gt;Defining the problem, main objective, and strategies of medical management in mass-casualty incidents caused by terrorist events&lt;/title&gt;&lt;secondary-title&gt;Prehospital and Disaster Medicine&lt;/secondary-title&gt;&lt;/titles&gt;&lt;periodical&gt;&lt;full-title&gt;Prehospital and Disaster Medicine&lt;/full-title&gt;&lt;/periodical&gt;&lt;pages&gt;82-89&lt;/pages&gt;&lt;volume&gt;23&lt;/volume&gt;&lt;number&gt;1&lt;/number&gt;&lt;dates&gt;&lt;year&gt;2008&lt;/year&gt;&lt;/dates&gt;&lt;isbn&gt;1945-1938&lt;/isbn&gt;&lt;urls&gt;&lt;/urls&gt;&lt;/record&gt;&lt;/Cite&gt;&lt;/EndNote&gt;</w:instrTex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3371E" w:rsidRPr="00A3371E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20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3389FA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E52CB6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0951E53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trospective descriptive study</w:t>
            </w:r>
          </w:p>
        </w:tc>
        <w:tc>
          <w:tcPr>
            <w:tcW w:w="1170" w:type="dxa"/>
          </w:tcPr>
          <w:p w14:paraId="25D25A2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11DA2DD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A1E55F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8D5E1E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047C1F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BE90E5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6D8629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64A46A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A84E5F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5B93764D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6C0257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21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46A4948" w14:textId="1CCFB17B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Ashkenazi 2009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shkenazi&lt;/Author&gt;&lt;Year&gt;2009&lt;/Year&gt;&lt;RecNum&gt;21&lt;/RecNum&gt;&lt;DisplayText&gt;&lt;style face="superscript"&gt;21&lt;/style&gt;&lt;/DisplayText&gt;&lt;record&gt;&lt;rec-number&gt;21&lt;/rec-number&gt;&lt;foreign-keys&gt;&lt;key app="EN" db-id="wvtedtx2hrstz2erp9c55axj9t2tp5pptfpp" timestamp="1647473319"&gt;21&lt;/key&gt;&lt;/foreign-keys&gt;&lt;ref-type name="Journal Article"&gt;17&lt;/ref-type&gt;&lt;contributors&gt;&lt;authors&gt;&lt;author&gt;Ashkenazi, Itamar&lt;/author&gt;&lt;author&gt;Olsha, Oded&lt;/author&gt;&lt;author&gt;Schecter, William P&lt;/author&gt;&lt;author&gt;Kessel, Boris&lt;/author&gt;&lt;author&gt;Khashan, Tawfik&lt;/author&gt;&lt;author&gt;Alfici, Ricardo&lt;/author&gt;&lt;/authors&gt;&lt;/contributors&gt;&lt;titles&gt;&lt;title&gt;Inadequate mass-casualty knowledge base adversely affects treatment decisions by trauma care providers: survey on hospital response following a terrorist bombing&lt;/title&gt;&lt;secondary-title&gt;Prehospital and Disaster Medicine&lt;/secondary-title&gt;&lt;/titles&gt;&lt;periodical&gt;&lt;full-title&gt;Prehospital and Disaster Medicine&lt;/full-title&gt;&lt;/periodical&gt;&lt;pages&gt;342-347&lt;/pages&gt;&lt;volume&gt;24&lt;/volume&gt;&lt;number&gt;4&lt;/number&gt;&lt;dates&gt;&lt;year&gt;2009&lt;/year&gt;&lt;/dates&gt;&lt;isbn&gt;1945-1938&lt;/isbn&gt;&lt;urls&gt;&lt;/urls&gt;&lt;/record&gt;&lt;/Cite&gt;&lt;/EndNote&gt;</w:instrTex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3371E" w:rsidRPr="00A3371E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21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C8A1D1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98A84D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52183B7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ross sectional survey</w:t>
            </w:r>
          </w:p>
          <w:p w14:paraId="06AE707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</w:tcPr>
          <w:p w14:paraId="6D1E5BF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40BA72B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Ability to make triage decisions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BD0811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8F4632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28CEAA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312921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A7C11D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4C44A0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957E25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013CBED2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32E5F7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22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511E705" w14:textId="7104FCE9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Assa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09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ssa&lt;/Author&gt;&lt;Year&gt;2009&lt;/Year&gt;&lt;RecNum&gt;22&lt;/RecNum&gt;&lt;DisplayText&gt;&lt;style face="superscript"&gt;22&lt;/style&gt;&lt;/DisplayText&gt;&lt;record&gt;&lt;rec-number&gt;22&lt;/rec-number&gt;&lt;foreign-keys&gt;&lt;key app="EN" db-id="wvtedtx2hrstz2erp9c55axj9t2tp5pptfpp" timestamp="1647473342"&gt;22&lt;/key&gt;&lt;/foreign-keys&gt;&lt;ref-type name="Journal Article"&gt;17&lt;/ref-type&gt;&lt;contributors&gt;&lt;authors&gt;&lt;author&gt;Assa, Amit&lt;/author&gt;&lt;author&gt;Landau, Dan-Avi&lt;/author&gt;&lt;author&gt;Barenboim, Erez&lt;/author&gt;&lt;author&gt;Goldstein, Liav&lt;/author&gt;&lt;/authors&gt;&lt;/contributors&gt;&lt;titles&gt;&lt;title&gt;Role of air-medical evacuation in mass-casualty incidents—a train collision experience&lt;/title&gt;&lt;secondary-title&gt;Prehospital and Disaster Medicine&lt;/secondary-title&gt;&lt;/titles&gt;&lt;periodical&gt;&lt;full-title&gt;Prehospital and Disaster Medicine&lt;/full-title&gt;&lt;/periodical&gt;&lt;pages&gt;271-276&lt;/pages&gt;&lt;volume&gt;24&lt;/volume&gt;&lt;number&gt;3&lt;/number&gt;&lt;dates&gt;&lt;year&gt;2009&lt;/year&gt;&lt;/dates&gt;&lt;isbn&gt;1945-1938&lt;/isbn&gt;&lt;urls&gt;&lt;/urls&gt;&lt;/record&gt;&lt;/Cite&gt;&lt;/EndNote&gt;</w:instrTex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3371E" w:rsidRPr="00A3371E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22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AD895E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1FB14F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785FDFA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ase study</w:t>
            </w:r>
          </w:p>
        </w:tc>
        <w:tc>
          <w:tcPr>
            <w:tcW w:w="1170" w:type="dxa"/>
          </w:tcPr>
          <w:p w14:paraId="1113218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25F9B2E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75000C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339F3F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150E3F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746F63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85F7FC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2B4F3A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2F4B7D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39BE2E1E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271355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23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C190EAB" w14:textId="1CC2E440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Aten 2011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ten&lt;/Author&gt;&lt;Year&gt;2011&lt;/Year&gt;&lt;RecNum&gt;23&lt;/RecNum&gt;&lt;DisplayText&gt;&lt;style face="superscript"&gt;23&lt;/style&gt;&lt;/DisplayText&gt;&lt;record&gt;&lt;rec-number&gt;23&lt;/rec-number&gt;&lt;foreign-keys&gt;&lt;key app="EN" db-id="wvtedtx2hrstz2erp9c55axj9t2tp5pptfpp" timestamp="1647473371"&gt;23&lt;/key&gt;&lt;/foreign-keys&gt;&lt;ref-type name="Journal Article"&gt;17&lt;/ref-type&gt;&lt;contributors&gt;&lt;authors&gt;&lt;author&gt;Aten, Jamie D&lt;/author&gt;&lt;author&gt;Leavell, Kari&lt;/author&gt;&lt;author&gt;Gonzalez, Rose&lt;/author&gt;&lt;author&gt;Luke, Theresa&lt;/author&gt;&lt;author&gt;Defee, Justin&lt;/author&gt;&lt;author&gt;Harrison, Kelly&lt;/author&gt;&lt;/authors&gt;&lt;/contributors&gt;&lt;titles&gt;&lt;title&gt;Everyday technologies for extraordinary circumstances: Possibilities for enhancing disaster communication&lt;/title&gt;&lt;secondary-title&gt;Psychological Trauma: Theory, Research, Practice, and Policy&lt;/secondary-title&gt;&lt;/titles&gt;&lt;periodical&gt;&lt;full-title&gt;Psychological Trauma: Theory, Research, Practice, and Policy&lt;/full-title&gt;&lt;/periodical&gt;&lt;pages&gt;16&lt;/pages&gt;&lt;volume&gt;3&lt;/volume&gt;&lt;number&gt;1&lt;/number&gt;&lt;dates&gt;&lt;year&gt;2011&lt;/year&gt;&lt;/dates&gt;&lt;isbn&gt;1942-969X&lt;/isbn&gt;&lt;urls&gt;&lt;/urls&gt;&lt;/record&gt;&lt;/Cite&gt;&lt;/EndNote&gt;</w:instrTex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3371E" w:rsidRPr="00A3371E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23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8546D5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9F2E5D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6668370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view article</w:t>
            </w:r>
          </w:p>
        </w:tc>
        <w:tc>
          <w:tcPr>
            <w:tcW w:w="1170" w:type="dxa"/>
          </w:tcPr>
          <w:p w14:paraId="4714042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65F0024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393CA1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7BC909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80418E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03CD95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969F27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08854C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928B54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003ED3A1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FFC14E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24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4B9EFBB" w14:textId="5AA05BE1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Autrey 2014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utrey&lt;/Author&gt;&lt;Year&gt;2014&lt;/Year&gt;&lt;RecNum&gt;24&lt;/RecNum&gt;&lt;DisplayText&gt;&lt;style face="superscript"&gt;24&lt;/style&gt;&lt;/DisplayText&gt;&lt;record&gt;&lt;rec-number&gt;24&lt;/rec-number&gt;&lt;foreign-keys&gt;&lt;key app="EN" db-id="wvtedtx2hrstz2erp9c55axj9t2tp5pptfpp" timestamp="1647473402"&gt;24&lt;/key&gt;&lt;/foreign-keys&gt;&lt;ref-type name="Journal Article"&gt;17&lt;/ref-type&gt;&lt;contributors&gt;&lt;authors&gt;&lt;author&gt;Autrey, Allen W&lt;/author&gt;&lt;author&gt;Hick, John L&lt;/author&gt;&lt;author&gt;Bramer, Kurtis&lt;/author&gt;&lt;author&gt;Berndt, Jeremy&lt;/author&gt;&lt;author&gt;Bundt, Jonathan&lt;/author&gt;&lt;/authors&gt;&lt;/contributors&gt;&lt;titles&gt;&lt;title&gt;3 Echo: concept of operations for early care and evacuation of victims of mass violence&lt;/title&gt;&lt;secondary-title&gt;Prehospital and Disaster Medicine&lt;/secondary-title&gt;&lt;/titles&gt;&lt;periodical&gt;&lt;full-title&gt;Prehospital and Disaster Medicine&lt;/full-title&gt;&lt;/periodical&gt;&lt;pages&gt;421-428&lt;/pages&gt;&lt;volume&gt;29&lt;/volume&gt;&lt;number&gt;4&lt;/number&gt;&lt;dates&gt;&lt;year&gt;2014&lt;/year&gt;&lt;/dates&gt;&lt;isbn&gt;1049-023X&lt;/isbn&gt;&lt;urls&gt;&lt;/urls&gt;&lt;/record&gt;&lt;/Cite&gt;&lt;/EndNote&gt;</w:instrTex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3371E" w:rsidRPr="00A3371E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24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C2E934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1D5DDE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64AF5E4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ase study</w:t>
            </w:r>
          </w:p>
        </w:tc>
        <w:tc>
          <w:tcPr>
            <w:tcW w:w="1170" w:type="dxa"/>
          </w:tcPr>
          <w:p w14:paraId="36BFD44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7840955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0AF199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8761CD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63DFDB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33A13A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610581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C10383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549188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47CC69B3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549802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25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FC57E7A" w14:textId="02D87811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Avidian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07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vidan&lt;/Author&gt;&lt;Year&gt;2007&lt;/Year&gt;&lt;RecNum&gt;25&lt;/RecNum&gt;&lt;DisplayText&gt;&lt;style face="superscript"&gt;25&lt;/style&gt;&lt;/DisplayText&gt;&lt;record&gt;&lt;rec-number&gt;25&lt;/rec-number&gt;&lt;foreign-keys&gt;&lt;key app="EN" db-id="wvtedtx2hrstz2erp9c55axj9t2tp5pptfpp" timestamp="1647473423"&gt;25&lt;/key&gt;&lt;/foreign-keys&gt;&lt;ref-type name="Journal Article"&gt;17&lt;/ref-type&gt;&lt;contributors&gt;&lt;authors&gt;&lt;author&gt;Avidan, Vered&lt;/author&gt;&lt;author&gt;Hersch, Moshe&lt;/author&gt;&lt;author&gt;Spira, Ram M&lt;/author&gt;&lt;author&gt;Einav, Sharon&lt;/author&gt;&lt;author&gt;Goldberg, Sara&lt;/author&gt;&lt;author&gt;Schecter, William&lt;/author&gt;&lt;/authors&gt;&lt;/contributors&gt;&lt;titles&gt;&lt;title&gt;Civilian hospital response to a mass casualty event: the role of the intensive care unit&lt;/title&gt;&lt;secondary-title&gt;Journal of Trauma and Acute Care Surgery&lt;/secondary-title&gt;&lt;/titles&gt;&lt;periodical&gt;&lt;full-title&gt;Journal of Trauma and Acute Care Surgery&lt;/full-title&gt;&lt;/periodical&gt;&lt;pages&gt;1234-1239&lt;/pages&gt;&lt;volume&gt;62&lt;/volume&gt;&lt;number&gt;5&lt;/number&gt;&lt;dates&gt;&lt;year&gt;2007&lt;/year&gt;&lt;/dates&gt;&lt;isbn&gt;2163-0755&lt;/isbn&gt;&lt;urls&gt;&lt;/urls&gt;&lt;/record&gt;&lt;/Cite&gt;&lt;/EndNote&gt;</w:instrTex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3371E" w:rsidRPr="00A3371E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25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6920CA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BFB95B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6DAB78C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escriptive Study</w:t>
            </w:r>
          </w:p>
        </w:tc>
        <w:tc>
          <w:tcPr>
            <w:tcW w:w="1170" w:type="dxa"/>
          </w:tcPr>
          <w:p w14:paraId="6645485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0AF496D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44C2F5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9C0158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906095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7A07A9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28C9B2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727D60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E4B3F6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78D46068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7FFC79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26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A993509" w14:textId="2FCEB942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Avitzour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04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vitzour&lt;/Author&gt;&lt;Year&gt;2004&lt;/Year&gt;&lt;RecNum&gt;26&lt;/RecNum&gt;&lt;DisplayText&gt;&lt;style face="superscript"&gt;26&lt;/style&gt;&lt;/DisplayText&gt;&lt;record&gt;&lt;rec-number&gt;26&lt;/rec-number&gt;&lt;foreign-keys&gt;&lt;key app="EN" db-id="wvtedtx2hrstz2erp9c55axj9t2tp5pptfpp" timestamp="1647473444"&gt;26&lt;/key&gt;&lt;/foreign-keys&gt;&lt;ref-type name="Journal Article"&gt;17&lt;/ref-type&gt;&lt;contributors&gt;&lt;authors&gt;&lt;author&gt;Avitzour, Malka&lt;/author&gt;&lt;author&gt;Libergal, Meir&lt;/author&gt;&lt;author&gt;Assaf, Jacob&lt;/author&gt;&lt;author&gt;Adler, Jakov&lt;/author&gt;&lt;author&gt;Beyth, Shaul&lt;/author&gt;&lt;author&gt;Mosheiff, Rami&lt;/author&gt;&lt;author&gt;Rubin, Amir&lt;/author&gt;&lt;author&gt;Feigenberg, Zvi&lt;/author&gt;&lt;author&gt;Slatnikovitz, Ruth&lt;/author&gt;&lt;author&gt;Gofin, Rosa&lt;/author&gt;&lt;/authors&gt;&lt;/contributors&gt;&lt;titles&gt;&lt;title&gt;A multicasualty event: out‐of‐hospital and in‐hospital organizational aspects&lt;/title&gt;&lt;secondary-title&gt;Academic Emergency Medicine&lt;/secondary-title&gt;&lt;/titles&gt;&lt;periodical&gt;&lt;full-title&gt;Academic emergency medicine&lt;/full-title&gt;&lt;/periodical&gt;&lt;pages&gt;1102-1104&lt;/pages&gt;&lt;volume&gt;11&lt;/volume&gt;&lt;number&gt;10&lt;/number&gt;&lt;dates&gt;&lt;year&gt;2004&lt;/year&gt;&lt;/dates&gt;&lt;isbn&gt;1069-6563&lt;/isbn&gt;&lt;urls&gt;&lt;/urls&gt;&lt;/record&gt;&lt;/Cite&gt;&lt;/EndNote&gt;</w:instrTex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3371E" w:rsidRPr="00A3371E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26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2948F2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844D92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044BB56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escriptive Study</w:t>
            </w:r>
          </w:p>
        </w:tc>
        <w:tc>
          <w:tcPr>
            <w:tcW w:w="1170" w:type="dxa"/>
          </w:tcPr>
          <w:p w14:paraId="677A797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6093D18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1D92FE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410B72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04EDFA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CE7FCD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ADC7E4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7E55B6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4EFA68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1A569AF5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6836E0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27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B216400" w14:textId="0E4410D9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Bacis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0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acis&lt;/Author&gt;&lt;Year&gt;2010&lt;/Year&gt;&lt;RecNum&gt;27&lt;/RecNum&gt;&lt;DisplayText&gt;&lt;style face="superscript"&gt;27&lt;/style&gt;&lt;/DisplayText&gt;&lt;record&gt;&lt;rec-number&gt;27&lt;/rec-number&gt;&lt;foreign-keys&gt;&lt;key app="EN" db-id="wvtedtx2hrstz2erp9c55axj9t2tp5pptfpp" timestamp="1647473493"&gt;27&lt;/key&gt;&lt;/foreign-keys&gt;&lt;ref-type name="Conference Proceedings"&gt;10&lt;/ref-type&gt;&lt;contributors&gt;&lt;authors&gt;&lt;author&gt;Bacis, G&lt;/author&gt;&lt;/authors&gt;&lt;/contributors&gt;&lt;titles&gt;&lt;title&gt;Hazmat Disasters-Prevention, Planning, Training&lt;/title&gt;&lt;secondary-title&gt;Clinical Toxicology&lt;/secondary-title&gt;&lt;/titles&gt;&lt;pages&gt;244-245&lt;/pages&gt;&lt;volume&gt;48&lt;/volume&gt;&lt;number&gt;3&lt;/number&gt;&lt;dates&gt;&lt;year&gt;2010&lt;/year&gt;&lt;/dates&gt;&lt;publisher&gt;Taylor and Francis Ltd.&lt;/publisher&gt;&lt;isbn&gt;1556-3650&lt;/isbn&gt;&lt;urls&gt;&lt;/urls&gt;&lt;/record&gt;&lt;/Cite&gt;&lt;/EndNote&gt;</w:instrTex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3371E" w:rsidRPr="00A3371E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27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B06433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A4C9DE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7853288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mmentary</w:t>
            </w:r>
          </w:p>
        </w:tc>
        <w:tc>
          <w:tcPr>
            <w:tcW w:w="1170" w:type="dxa"/>
          </w:tcPr>
          <w:p w14:paraId="2946629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0C41007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4BBA54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DBF882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7D71C5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266AC6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7F0450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79603E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1216CC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6F6E743B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783773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28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981DE2F" w14:textId="4DDBB441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Baker 2007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aker&lt;/Author&gt;&lt;Year&gt;2007&lt;/Year&gt;&lt;RecNum&gt;28&lt;/RecNum&gt;&lt;DisplayText&gt;&lt;style face="superscript"&gt;28&lt;/style&gt;&lt;/DisplayText&gt;&lt;record&gt;&lt;rec-number&gt;28&lt;/rec-number&gt;&lt;foreign-keys&gt;&lt;key app="EN" db-id="wvtedtx2hrstz2erp9c55axj9t2tp5pptfpp" timestamp="1647473583"&gt;28&lt;/key&gt;&lt;/foreign-keys&gt;&lt;ref-type name="Journal Article"&gt;17&lt;/ref-type&gt;&lt;contributors&gt;&lt;authors&gt;&lt;author&gt;Baker, Michael S&lt;/author&gt;&lt;/authors&gt;&lt;/contributors&gt;&lt;titles&gt;&lt;title&gt;Creating order from chaos: part II: tactical planning for mass casualty and disaster response at definitive care facilities&lt;/title&gt;&lt;secondary-title&gt;Military Medicine&lt;/secondary-title&gt;&lt;/titles&gt;&lt;periodical&gt;&lt;full-title&gt;Military medicine&lt;/full-title&gt;&lt;/periodical&gt;&lt;pages&gt;237-243&lt;/pages&gt;&lt;volume&gt;172&lt;/volume&gt;&lt;number&gt;3&lt;/number&gt;&lt;dates&gt;&lt;year&gt;2007&lt;/year&gt;&lt;/dates&gt;&lt;isbn&gt;1930-613X&lt;/isbn&gt;&lt;urls&gt;&lt;/urls&gt;&lt;/record&gt;&lt;/Cite&gt;&lt;/EndNote&gt;</w:instrTex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3371E" w:rsidRPr="00A3371E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28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635A36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2CAFA6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2FF4A2D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view article</w:t>
            </w:r>
          </w:p>
        </w:tc>
        <w:tc>
          <w:tcPr>
            <w:tcW w:w="1170" w:type="dxa"/>
          </w:tcPr>
          <w:p w14:paraId="5718347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56A1F76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E9CDE0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2FF2B9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238AA7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2F0197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00E5F6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26E8C1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602406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7F493B75" w14:textId="77777777" w:rsidTr="00277D95">
        <w:trPr>
          <w:trHeight w:val="510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B6DE51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29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1FA34F7" w14:textId="3A0852F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Balasegaram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1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alasegaram&lt;/Author&gt;&lt;Year&gt;2011&lt;/Year&gt;&lt;RecNum&gt;29&lt;/RecNum&gt;&lt;DisplayText&gt;&lt;style face="superscript"&gt;29&lt;/style&gt;&lt;/DisplayText&gt;&lt;record&gt;&lt;rec-number&gt;29&lt;/rec-number&gt;&lt;foreign-keys&gt;&lt;key app="EN" db-id="wvtedtx2hrstz2erp9c55axj9t2tp5pptfpp" timestamp="1647473611"&gt;29&lt;/key&gt;&lt;/foreign-keys&gt;&lt;ref-type name="Journal Article"&gt;17&lt;/ref-type&gt;&lt;contributors&gt;&lt;authors&gt;&lt;author&gt;Balasegaram, Sooria&lt;/author&gt;&lt;author&gt;Kar-Purkayastha, Ishani&lt;/author&gt;&lt;author&gt;Bussell, Mary&lt;/author&gt;&lt;author&gt;Burns, Tim&lt;/author&gt;&lt;author&gt;Hough, Neil&lt;/author&gt;&lt;author&gt;Sheridan, Peter&lt;/author&gt;&lt;author&gt;Gent, Robert Nicolas&lt;/author&gt;&lt;author&gt;Barker, Richard Michael&lt;/author&gt;&lt;/authors&gt;&lt;/contributors&gt;&lt;titles&gt;&lt;title&gt;How to deploy online guidance during a major incident&lt;/title&gt;&lt;secondary-title&gt;Journal of Business Continuity &amp;amp; Emergency Planning&lt;/secondary-title&gt;&lt;/titles&gt;&lt;periodical&gt;&lt;full-title&gt;Journal of Business Continuity &amp;amp; Emergency Planning&lt;/full-title&gt;&lt;/periodical&gt;&lt;pages&gt;257-266&lt;/pages&gt;&lt;volume&gt;5&lt;/volume&gt;&lt;number&gt;3&lt;/number&gt;&lt;dates&gt;&lt;year&gt;2011&lt;/year&gt;&lt;/dates&gt;&lt;isbn&gt;1749-9216&lt;/isbn&gt;&lt;urls&gt;&lt;/urls&gt;&lt;/record&gt;&lt;/Cite&gt;&lt;/EndNote&gt;</w:instrTex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3371E" w:rsidRPr="00A3371E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29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6CEB59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318E46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5CFF240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escriptive Study</w:t>
            </w:r>
          </w:p>
        </w:tc>
        <w:tc>
          <w:tcPr>
            <w:tcW w:w="1170" w:type="dxa"/>
          </w:tcPr>
          <w:p w14:paraId="4314F30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Web resource on pandemic</w:t>
            </w:r>
          </w:p>
        </w:tc>
        <w:tc>
          <w:tcPr>
            <w:tcW w:w="1080" w:type="dxa"/>
          </w:tcPr>
          <w:p w14:paraId="15BB79D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User satisfaction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43E902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F2C76C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7D608A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918119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B67BCE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5C6A4B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0AAB0B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01CDC7AA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77AEA7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180E378" w14:textId="004B07E5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Baldwin 2008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aldwin&lt;/Author&gt;&lt;Year&gt;2008&lt;/Year&gt;&lt;RecNum&gt;30&lt;/RecNum&gt;&lt;DisplayText&gt;&lt;style face="superscript"&gt;30&lt;/style&gt;&lt;/DisplayText&gt;&lt;record&gt;&lt;rec-number&gt;30&lt;/rec-number&gt;&lt;foreign-keys&gt;&lt;key app="EN" db-id="wvtedtx2hrstz2erp9c55axj9t2tp5pptfpp" timestamp="1647473637"&gt;30&lt;/key&gt;&lt;/foreign-keys&gt;&lt;ref-type name="Journal Article"&gt;17&lt;/ref-type&gt;&lt;contributors&gt;&lt;authors&gt;&lt;author&gt;Baldwin, Alphonso&lt;/author&gt;&lt;author&gt;Wilson, Linda&lt;/author&gt;&lt;/authors&gt;&lt;/contributors&gt;&lt;titles&gt;&lt;title&gt;Allied health disaster volunteering&lt;/title&gt;&lt;secondary-title&gt;Journal of Allied Health&lt;/secondary-title&gt;&lt;/titles&gt;&lt;periodical&gt;&lt;full-title&gt;Journal of Allied Health&lt;/full-title&gt;&lt;/periodical&gt;&lt;pages&gt;236-241&lt;/pages&gt;&lt;volume&gt;37&lt;/volume&gt;&lt;number&gt;4&lt;/number&gt;&lt;dates&gt;&lt;year&gt;2008&lt;/year&gt;&lt;/dates&gt;&lt;isbn&gt;0090-7421&lt;/isbn&gt;&lt;urls&gt;&lt;/urls&gt;&lt;/record&gt;&lt;/Cite&gt;&lt;/EndNote&gt;</w:instrTex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3371E" w:rsidRPr="00A3371E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30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8A3341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811DA0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1FE6200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mmentary</w:t>
            </w:r>
          </w:p>
        </w:tc>
        <w:tc>
          <w:tcPr>
            <w:tcW w:w="1170" w:type="dxa"/>
          </w:tcPr>
          <w:p w14:paraId="5A676C1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4CAA3CA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9E63A3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053745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CA3283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A49999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495519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F68597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13BE50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258F5C0B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E7165E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31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F5E2727" w14:textId="2B22B669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Bayram 2011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ayram&lt;/Author&gt;&lt;Year&gt;2011&lt;/Year&gt;&lt;RecNum&gt;31&lt;/RecNum&gt;&lt;DisplayText&gt;&lt;style face="superscript"&gt;31&lt;/style&gt;&lt;/DisplayText&gt;&lt;record&gt;&lt;rec-number&gt;31&lt;/rec-number&gt;&lt;foreign-keys&gt;&lt;key app="EN" db-id="wvtedtx2hrstz2erp9c55axj9t2tp5pptfpp" timestamp="1647473653"&gt;31&lt;/key&gt;&lt;/foreign-keys&gt;&lt;ref-type name="Journal Article"&gt;17&lt;/ref-type&gt;&lt;contributors&gt;&lt;authors&gt;&lt;author&gt;Bayram, Jamil D&lt;/author&gt;&lt;author&gt;Zuabi, Shawki&lt;/author&gt;&lt;author&gt;Subbarao, Italo&lt;/author&gt;&lt;/authors&gt;&lt;/contributors&gt;&lt;titles&gt;&lt;title&gt;Disaster metrics: quantitative benchmarking of hospital surge capacity in trauma-related multiple casualty events&lt;/title&gt;&lt;secondary-title&gt;Disaster Medicine and Public health Preparedness&lt;/secondary-title&gt;&lt;/titles&gt;&lt;periodical&gt;&lt;full-title&gt;Disaster medicine and public health preparedness&lt;/full-title&gt;&lt;/periodical&gt;&lt;pages&gt;117-124&lt;/pages&gt;&lt;volume&gt;5&lt;/volume&gt;&lt;number&gt;2&lt;/number&gt;&lt;dates&gt;&lt;year&gt;2011&lt;/year&gt;&lt;/dates&gt;&lt;isbn&gt;1935-7893&lt;/isbn&gt;&lt;urls&gt;&lt;/urls&gt;&lt;/record&gt;&lt;/Cite&gt;&lt;/EndNote&gt;</w:instrTex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A3371E" w:rsidRPr="00A3371E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31</w:t>
            </w:r>
            <w:r w:rsidR="00A3371E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A10FFC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9312B7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7E5D5A9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Mathematical modeling</w:t>
            </w:r>
          </w:p>
        </w:tc>
        <w:tc>
          <w:tcPr>
            <w:tcW w:w="1170" w:type="dxa"/>
          </w:tcPr>
          <w:p w14:paraId="5E68E49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791736D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Hospital Surge Capacity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A9F03B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15D31E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F50693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AE2792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D4F33F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288B62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1C033C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2092F6DE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7CAEA6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32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E8FA4E0" w14:textId="0D971D1D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Berger 2016</w:t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erger&lt;/Author&gt;&lt;Year&gt;2016&lt;/Year&gt;&lt;RecNum&gt;32&lt;/RecNum&gt;&lt;DisplayText&gt;&lt;style face="superscript"&gt;32&lt;/style&gt;&lt;/DisplayText&gt;&lt;record&gt;&lt;rec-number&gt;32&lt;/rec-number&gt;&lt;foreign-keys&gt;&lt;key app="EN" db-id="wvtedtx2hrstz2erp9c55axj9t2tp5pptfpp" timestamp="1647473672"&gt;32&lt;/key&gt;&lt;/foreign-keys&gt;&lt;ref-type name="Journal Article"&gt;17&lt;/ref-type&gt;&lt;contributors&gt;&lt;authors&gt;&lt;author&gt;Berger, Ferco H&lt;/author&gt;&lt;author&gt;Körner, Markus&lt;/author&gt;&lt;author&gt;Bernstein, Mark P&lt;/author&gt;&lt;author&gt;Sodickson, Aaron D&lt;/author&gt;&lt;author&gt;Beenen, Ludo F&lt;/author&gt;&lt;author&gt;McLaughlin, Patrick D&lt;/author&gt;&lt;author&gt;Kool, Digna R&lt;/author&gt;&lt;author&gt;Bilow, Ronald M&lt;/author&gt;&lt;/authors&gt;&lt;/contributors&gt;&lt;titles&gt;&lt;title&gt;Emergency imaging after a mass casualty incident: role of the radiology department during training for and activation of a disaster management plan&lt;/title&gt;&lt;secondary-title&gt;The British Journal of Radiology&lt;/secondary-title&gt;&lt;/titles&gt;&lt;periodical&gt;&lt;full-title&gt;The British journal of radiology&lt;/full-title&gt;&lt;/periodical&gt;&lt;pages&gt;20150984&lt;/pages&gt;&lt;volume&gt;89&lt;/volume&gt;&lt;number&gt;1061&lt;/number&gt;&lt;dates&gt;&lt;year&gt;2016&lt;/year&gt;&lt;/dates&gt;&lt;isbn&gt;0007-1285&lt;/isbn&gt;&lt;urls&gt;&lt;/urls&gt;&lt;/record&gt;&lt;/Cite&gt;&lt;/EndNote&gt;</w:instrText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C1A6B" w:rsidRPr="00FC1A6B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32</w:t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7B4D9F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01B12E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19B1F66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view article</w:t>
            </w:r>
          </w:p>
        </w:tc>
        <w:tc>
          <w:tcPr>
            <w:tcW w:w="1170" w:type="dxa"/>
          </w:tcPr>
          <w:p w14:paraId="5B467AE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39E5AD3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B32BA6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42697D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79C5F2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4FA8C7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AECA26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31F211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C45106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6B12D5AE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115660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33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CF73FE1" w14:textId="0CB9BD8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Bernardo 2004</w:t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ernardo&lt;/Author&gt;&lt;Year&gt;2004&lt;/Year&gt;&lt;RecNum&gt;33&lt;/RecNum&gt;&lt;DisplayText&gt;&lt;style face="superscript"&gt;33&lt;/style&gt;&lt;/DisplayText&gt;&lt;record&gt;&lt;rec-number&gt;33&lt;/rec-number&gt;&lt;foreign-keys&gt;&lt;key app="EN" db-id="wvtedtx2hrstz2erp9c55axj9t2tp5pptfpp" timestamp="1647473693"&gt;33&lt;/key&gt;&lt;/foreign-keys&gt;&lt;ref-type name="Journal Article"&gt;17&lt;/ref-type&gt;&lt;contributors&gt;&lt;authors&gt;&lt;author&gt;Bernardo, Lisa M&lt;/author&gt;&lt;author&gt;Veenema, Tener G&lt;/author&gt;&lt;/authors&gt;&lt;/contributors&gt;&lt;titles&gt;&lt;title&gt;Pediatric emergency preparedness for mass gatherings and special events&lt;/title&gt;&lt;secondary-title&gt;Disaster Management &amp;amp; Response&lt;/secondary-title&gt;&lt;/titles&gt;&lt;periodical&gt;&lt;full-title&gt;Disaster Management &amp;amp; Response&lt;/full-title&gt;&lt;/periodical&gt;&lt;pages&gt;118-122&lt;/pages&gt;&lt;volume&gt;2&lt;/volume&gt;&lt;number&gt;4&lt;/number&gt;&lt;dates&gt;&lt;year&gt;2004&lt;/year&gt;&lt;/dates&gt;&lt;isbn&gt;1540-2487&lt;/isbn&gt;&lt;urls&gt;&lt;/urls&gt;&lt;/record&gt;&lt;/Cite&gt;&lt;/EndNote&gt;</w:instrText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C1A6B" w:rsidRPr="00FC1A6B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33</w:t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45A7CD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E73554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299BB8E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mmentary</w:t>
            </w:r>
          </w:p>
        </w:tc>
        <w:tc>
          <w:tcPr>
            <w:tcW w:w="1170" w:type="dxa"/>
          </w:tcPr>
          <w:p w14:paraId="561202A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0BFDE25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5E0291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3957E9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926773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3B9603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9ABE30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231A2B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53B32A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727FD698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C9C6A1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34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79E2A1A" w14:textId="388D01AC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Biddinger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3</w:t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iddinger&lt;/Author&gt;&lt;Year&gt;2013&lt;/Year&gt;&lt;RecNum&gt;35&lt;/RecNum&gt;&lt;DisplayText&gt;&lt;style face="superscript"&gt;34&lt;/style&gt;&lt;/DisplayText&gt;&lt;record&gt;&lt;rec-number&gt;35&lt;/rec-number&gt;&lt;foreign-keys&gt;&lt;key app="EN" db-id="wvtedtx2hrstz2erp9c55axj9t2tp5pptfpp" timestamp="1647473797"&gt;35&lt;/key&gt;&lt;/foreign-keys&gt;&lt;ref-type name="Journal Article"&gt;17&lt;/ref-type&gt;&lt;contributors&gt;&lt;authors&gt;&lt;author&gt;Biddinger, Paul D&lt;/author&gt;&lt;author&gt;Baggish, Aaron&lt;/author&gt;&lt;author&gt;Harrington, Lori&lt;/author&gt;&lt;author&gt;d&amp;apos;Hemecourt, Pierre&lt;/author&gt;&lt;author&gt;Hooley, James&lt;/author&gt;&lt;author&gt;Jones, Jerrilyn&lt;/author&gt;&lt;author&gt;Kue, Ricky&lt;/author&gt;&lt;author&gt;Troyanos, Chris&lt;/author&gt;&lt;author&gt;Dyer, K Sophia&lt;/author&gt;&lt;/authors&gt;&lt;/contributors&gt;&lt;titles&gt;&lt;title&gt;Be prepared—the Boston Marathon and mass-casualty events&lt;/title&gt;&lt;secondary-title&gt;New England Journal of Medicine&lt;/secondary-title&gt;&lt;/titles&gt;&lt;periodical&gt;&lt;full-title&gt;New England journal of medicine&lt;/full-title&gt;&lt;/periodical&gt;&lt;pages&gt;1958-1960&lt;/pages&gt;&lt;volume&gt;368&lt;/volume&gt;&lt;number&gt;21&lt;/number&gt;&lt;dates&gt;&lt;year&gt;2013&lt;/year&gt;&lt;/dates&gt;&lt;isbn&gt;0028-4793&lt;/isbn&gt;&lt;urls&gt;&lt;/urls&gt;&lt;/record&gt;&lt;/Cite&gt;&lt;/EndNote&gt;</w:instrText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C1A6B" w:rsidRPr="00FC1A6B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34</w:t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9C2010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2AF7F9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41BE369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mmentary</w:t>
            </w:r>
          </w:p>
        </w:tc>
        <w:tc>
          <w:tcPr>
            <w:tcW w:w="1170" w:type="dxa"/>
          </w:tcPr>
          <w:p w14:paraId="3941394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163F9E1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1A0491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D200F4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1F70B8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D823A1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7FB94E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98BD76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4D4605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</w:tr>
      <w:tr w:rsidR="00792C37" w:rsidRPr="00E02EBF" w14:paraId="6078964D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D5876E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35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5D5AB12" w14:textId="2EB810A3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Biddinger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08</w:t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iddinger&lt;/Author&gt;&lt;Year&gt;2008&lt;/Year&gt;&lt;RecNum&gt;34&lt;/RecNum&gt;&lt;DisplayText&gt;&lt;style face="superscript"&gt;35&lt;/style&gt;&lt;/DisplayText&gt;&lt;record&gt;&lt;rec-number&gt;34&lt;/rec-number&gt;&lt;foreign-keys&gt;&lt;key app="EN" db-id="wvtedtx2hrstz2erp9c55axj9t2tp5pptfpp" timestamp="1647473750"&gt;34&lt;/key&gt;&lt;/foreign-keys&gt;&lt;ref-type name="Journal Article"&gt;17&lt;/ref-type&gt;&lt;contributors&gt;&lt;authors&gt;&lt;author&gt;Biddinger, Paul D&lt;/author&gt;&lt;author&gt;Cadigan, Rebecca Orfaly&lt;/author&gt;&lt;author&gt;Auerbach, Bruce S&lt;/author&gt;&lt;author&gt;Burstein, Jonathan L&lt;/author&gt;&lt;author&gt;Savoia, Elena&lt;/author&gt;&lt;author&gt;Stoto, Michael A&lt;/author&gt;&lt;author&gt;Koh, Howard K&lt;/author&gt;&lt;/authors&gt;&lt;/contributors&gt;&lt;titles&gt;&lt;title&gt;On Linkages Using Exercises to Identify Systems-Level Preparedness Challenges&lt;/title&gt;&lt;secondary-title&gt;Public Health Reports&lt;/secondary-title&gt;&lt;/titles&gt;&lt;periodical&gt;&lt;full-title&gt;Public Health Reports&lt;/full-title&gt;&lt;/periodical&gt;&lt;pages&gt;96-101&lt;/pages&gt;&lt;volume&gt;123&lt;/volume&gt;&lt;number&gt;1&lt;/number&gt;&lt;dates&gt;&lt;year&gt;2008&lt;/year&gt;&lt;/dates&gt;&lt;isbn&gt;0033-3549&lt;/isbn&gt;&lt;urls&gt;&lt;/urls&gt;&lt;/record&gt;&lt;/Cite&gt;&lt;/EndNote&gt;</w:instrText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C1A6B" w:rsidRPr="00FC1A6B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35</w:t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110ABC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799D94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4430CA7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Qualitative Study</w:t>
            </w:r>
          </w:p>
        </w:tc>
        <w:tc>
          <w:tcPr>
            <w:tcW w:w="1170" w:type="dxa"/>
          </w:tcPr>
          <w:p w14:paraId="1ED4ED8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69A874B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System level changes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E93285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E7F557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5FF8C2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7AFA13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7C94D1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09E6FF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93990E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17441206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D2B048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36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6589E5B" w14:textId="7301E4DA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Biddinger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8</w:t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iddinger&lt;/Author&gt;&lt;Year&gt;2018&lt;/Year&gt;&lt;RecNum&gt;36&lt;/RecNum&gt;&lt;DisplayText&gt;&lt;style face="superscript"&gt;36&lt;/style&gt;&lt;/DisplayText&gt;&lt;record&gt;&lt;rec-number&gt;36&lt;/rec-number&gt;&lt;foreign-keys&gt;&lt;key app="EN" db-id="wvtedtx2hrstz2erp9c55axj9t2tp5pptfpp" timestamp="1647473821"&gt;36&lt;/key&gt;&lt;/foreign-keys&gt;&lt;ref-type name="Journal Article"&gt;17&lt;/ref-type&gt;&lt;contributors&gt;&lt;authors&gt;&lt;author&gt;Biddinger, Paul D&lt;/author&gt;&lt;author&gt;Reisman, David&lt;/author&gt;&lt;author&gt;Seger, Robert F&lt;/author&gt;&lt;author&gt;Prestipino, Ann L&lt;/author&gt;&lt;author&gt;Sinclair, Julia&lt;/author&gt;&lt;author&gt;Wante, Barry&lt;/author&gt;&lt;author&gt;Goralnick, Eric&lt;/author&gt;&lt;author&gt;Kemen, Katherine&lt;/author&gt;&lt;/authors&gt;&lt;/contributors&gt;&lt;titles&gt;&lt;title&gt;Current emergency preparedness resources and capabilities among academic health systems in the United States&lt;/title&gt;&lt;secondary-title&gt;Disaster Medicine and Public Health Preparedness&lt;/secondary-title&gt;&lt;/titles&gt;&lt;periodical&gt;&lt;full-title&gt;Disaster medicine and public health preparedness&lt;/full-title&gt;&lt;/periodical&gt;&lt;pages&gt;574-577&lt;/pages&gt;&lt;volume&gt;12&lt;/volume&gt;&lt;number&gt;5&lt;/number&gt;&lt;dates&gt;&lt;year&gt;2018&lt;/year&gt;&lt;/dates&gt;&lt;isbn&gt;1935-7893&lt;/isbn&gt;&lt;urls&gt;&lt;/urls&gt;&lt;/record&gt;&lt;/Cite&gt;&lt;/EndNote&gt;</w:instrText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C1A6B" w:rsidRPr="00FC1A6B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36</w:t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0BFEC9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DE3328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4016DD5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ross sectional survey</w:t>
            </w:r>
          </w:p>
          <w:p w14:paraId="4836C46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</w:tcPr>
          <w:p w14:paraId="78195CC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000A76A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C76851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9DD75F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003505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A2DB14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5F7004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FD29DE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E0169C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</w:tr>
      <w:tr w:rsidR="00792C37" w:rsidRPr="00E02EBF" w14:paraId="03494CF0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974271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37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80CEFC1" w14:textId="12A1C4D6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Bloch 2007</w:t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loch&lt;/Author&gt;&lt;Year&gt;2007&lt;/Year&gt;&lt;RecNum&gt;37&lt;/RecNum&gt;&lt;DisplayText&gt;&lt;style face="superscript"&gt;37&lt;/style&gt;&lt;/DisplayText&gt;&lt;record&gt;&lt;rec-number&gt;37&lt;/rec-number&gt;&lt;foreign-keys&gt;&lt;key app="EN" db-id="wvtedtx2hrstz2erp9c55axj9t2tp5pptfpp" timestamp="1647473840"&gt;37&lt;/key&gt;&lt;/foreign-keys&gt;&lt;ref-type name="Journal Article"&gt;17&lt;/ref-type&gt;&lt;contributors&gt;&lt;authors&gt;&lt;author&gt;Bloch, Yuval H&lt;/author&gt;&lt;author&gt;Leiba, Adi&lt;/author&gt;&lt;author&gt;Veaacnin, Nurit&lt;/author&gt;&lt;author&gt;Paizer, Yohanan&lt;/author&gt;&lt;author&gt;Schwartz, Dagan&lt;/author&gt;&lt;author&gt;Kraskas, Ahuva&lt;/author&gt;&lt;author&gt;Weiss, Gali&lt;/author&gt;&lt;author&gt;Goldberg, Avishay&lt;/author&gt;&lt;author&gt;Bar-Dayan, Yaron&lt;/author&gt;&lt;/authors&gt;&lt;/contributors&gt;&lt;titles&gt;&lt;title&gt;Managing mild casualties in mass-casualty incidents: lessons learned from an aborted terrorist attack&lt;/title&gt;&lt;secondary-title&gt;Prehospital and Disaster Medicine&lt;/secondary-title&gt;&lt;/titles&gt;&lt;periodical&gt;&lt;full-title&gt;Prehospital and Disaster Medicine&lt;/full-title&gt;&lt;/periodical&gt;&lt;pages&gt;181-185&lt;/pages&gt;&lt;volume&gt;22&lt;/volume&gt;&lt;number&gt;3&lt;/number&gt;&lt;dates&gt;&lt;year&gt;2007&lt;/year&gt;&lt;/dates&gt;&lt;isbn&gt;1945-1938&lt;/isbn&gt;&lt;urls&gt;&lt;/urls&gt;&lt;/record&gt;&lt;/Cite&gt;&lt;/EndNote&gt;</w:instrText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C1A6B" w:rsidRPr="00FC1A6B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37</w:t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3569AC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C7B973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6C64B5D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ase study</w:t>
            </w:r>
          </w:p>
        </w:tc>
        <w:tc>
          <w:tcPr>
            <w:tcW w:w="1170" w:type="dxa"/>
          </w:tcPr>
          <w:p w14:paraId="6EA05D3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19258AC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04904B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C471BA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EFCA57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D64B13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AEFE69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06E3E0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04F0A4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6FABFD9D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E19473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38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ACCD888" w14:textId="1ABB5E3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Bloch 2007</w:t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loch&lt;/Author&gt;&lt;Year&gt;2007&lt;/Year&gt;&lt;RecNum&gt;38&lt;/RecNum&gt;&lt;DisplayText&gt;&lt;style face="superscript"&gt;38&lt;/style&gt;&lt;/DisplayText&gt;&lt;record&gt;&lt;rec-number&gt;38&lt;/rec-number&gt;&lt;foreign-keys&gt;&lt;key app="EN" db-id="wvtedtx2hrstz2erp9c55axj9t2tp5pptfpp" timestamp="1647473868"&gt;38&lt;/key&gt;&lt;/foreign-keys&gt;&lt;ref-type name="Journal Article"&gt;17&lt;/ref-type&gt;&lt;contributors&gt;&lt;authors&gt;&lt;author&gt;Bloch, Yuval H&lt;/author&gt;&lt;author&gt;Schwartz, Dagan&lt;/author&gt;&lt;author&gt;Pinkert, Moshe&lt;/author&gt;&lt;author&gt;Blumenfeld, Amir&lt;/author&gt;&lt;author&gt;Avinoam, Shkolnick&lt;/author&gt;&lt;author&gt;Hevion, Giora&lt;/author&gt;&lt;author&gt;Oren, Meir&lt;/author&gt;&lt;author&gt;Goldberg, Avishay&lt;/author&gt;&lt;author&gt;Levi, Yehezkel&lt;/author&gt;&lt;author&gt;Bar-Dayan, Yaron&lt;/author&gt;&lt;/authors&gt;&lt;/contributors&gt;&lt;titles&gt;&lt;title&gt;Distribution of casualties in a mass-casualty incident with three local hospitals in the periphery of a densely populated area: lessons learned from the medical management of a terrorist attack&lt;/title&gt;&lt;secondary-title&gt;Prehospital and Disaster Medicine&lt;/secondary-title&gt;&lt;/titles&gt;&lt;periodical&gt;&lt;full-title&gt;Prehospital and Disaster Medicine&lt;/full-title&gt;&lt;/periodical&gt;&lt;pages&gt;186-192&lt;/pages&gt;&lt;volume&gt;22&lt;/volume&gt;&lt;number&gt;3&lt;/number&gt;&lt;dates&gt;&lt;year&gt;2007&lt;/year&gt;&lt;/dates&gt;&lt;isbn&gt;1945-1938&lt;/isbn&gt;&lt;urls&gt;&lt;/urls&gt;&lt;/record&gt;&lt;/Cite&gt;&lt;/EndNote&gt;</w:instrText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C1A6B" w:rsidRPr="00FC1A6B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38</w:t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F9B869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C8716A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757C458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ase study</w:t>
            </w:r>
          </w:p>
        </w:tc>
        <w:tc>
          <w:tcPr>
            <w:tcW w:w="1170" w:type="dxa"/>
          </w:tcPr>
          <w:p w14:paraId="3B833AF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347A963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DE1661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B165D5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407BC6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7D3A78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DCF371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181650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C0D275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3422EFE8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42D604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39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BD36187" w14:textId="6517CA14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Bolduc 2018</w:t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olduc&lt;/Author&gt;&lt;Year&gt;2018&lt;/Year&gt;&lt;RecNum&gt;39&lt;/RecNum&gt;&lt;DisplayText&gt;&lt;style face="superscript"&gt;39&lt;/style&gt;&lt;/DisplayText&gt;&lt;record&gt;&lt;rec-number&gt;39&lt;/rec-number&gt;&lt;foreign-keys&gt;&lt;key app="EN" db-id="wvtedtx2hrstz2erp9c55axj9t2tp5pptfpp" timestamp="1647473890"&gt;39&lt;/key&gt;&lt;/foreign-keys&gt;&lt;ref-type name="Journal Article"&gt;17&lt;/ref-type&gt;&lt;contributors&gt;&lt;authors&gt;&lt;author&gt;Bolduc, Claudie&lt;/author&gt;&lt;author&gt;Maghraby, Nisreen&lt;/author&gt;&lt;author&gt;Fok, Patrick&lt;/author&gt;&lt;author&gt;Homier, Valerie&lt;/author&gt;&lt;/authors&gt;&lt;/contributors&gt;&lt;titles&gt;&lt;title&gt;Comparison of electronic versus manual mass-casualty incident triage&lt;/title&gt;&lt;secondary-title&gt;Prehospital and Disaster Medicine&lt;/secondary-title&gt;&lt;/titles&gt;&lt;periodical&gt;&lt;full-title&gt;Prehospital and Disaster Medicine&lt;/full-title&gt;&lt;/periodical&gt;&lt;pages&gt;273-278&lt;/pages&gt;&lt;volume&gt;33&lt;/volume&gt;&lt;number&gt;3&lt;/number&gt;&lt;dates&gt;&lt;year&gt;2018&lt;/year&gt;&lt;/dates&gt;&lt;isbn&gt;1049-023X&lt;/isbn&gt;&lt;urls&gt;&lt;/urls&gt;&lt;/record&gt;&lt;/Cite&gt;&lt;/EndNote&gt;</w:instrText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C1A6B" w:rsidRPr="00FC1A6B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39</w:t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7515AC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7152D6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627AEA4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Observational crossover study</w:t>
            </w:r>
          </w:p>
        </w:tc>
        <w:tc>
          <w:tcPr>
            <w:tcW w:w="1170" w:type="dxa"/>
          </w:tcPr>
          <w:p w14:paraId="207BAD2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Electronic vs. paper triage</w:t>
            </w:r>
          </w:p>
        </w:tc>
        <w:tc>
          <w:tcPr>
            <w:tcW w:w="1080" w:type="dxa"/>
          </w:tcPr>
          <w:p w14:paraId="43AE331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Triage accuracy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CEBD51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E5AF9B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32A04C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E06C58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4D38C9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2C5C64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853DBC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4324F01E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B5A5AD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40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45CCA59" w14:textId="4753AE70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Bond 2008</w:t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ond&lt;/Author&gt;&lt;Year&gt;2008&lt;/Year&gt;&lt;RecNum&gt;40&lt;/RecNum&gt;&lt;DisplayText&gt;&lt;style face="superscript"&gt;40&lt;/style&gt;&lt;/DisplayText&gt;&lt;record&gt;&lt;rec-number&gt;40&lt;/rec-number&gt;&lt;foreign-keys&gt;&lt;key app="EN" db-id="wvtedtx2hrstz2erp9c55axj9t2tp5pptfpp" timestamp="1647473911"&gt;40&lt;/key&gt;&lt;/foreign-keys&gt;&lt;ref-type name="Journal Article"&gt;17&lt;/ref-type&gt;&lt;contributors&gt;&lt;authors&gt;&lt;author&gt;Bond, William F&lt;/author&gt;&lt;author&gt;Subbarao, Italo&lt;/author&gt;&lt;author&gt;Kimmel, Sharon R&lt;/author&gt;&lt;author&gt;Kuklinski, Jeffrey&lt;/author&gt;&lt;author&gt;Johnson, Christopher&lt;/author&gt;&lt;author&gt;Eberhardt, Mary&lt;/author&gt;&lt;author&gt;Vozenilek, John&lt;/author&gt;&lt;/authors&gt;&lt;/contributors&gt;&lt;titles&gt;&lt;title&gt;Testing the use of symptom-based terrorism triage algorithms with hospital-based providers&lt;/title&gt;&lt;secondary-title&gt;Prehospital and Disaster Medicine&lt;/secondary-title&gt;&lt;/titles&gt;&lt;periodical&gt;&lt;full-title&gt;Prehospital and Disaster Medicine&lt;/full-title&gt;&lt;/periodical&gt;&lt;pages&gt;234-241&lt;/pages&gt;&lt;volume&gt;23&lt;/volume&gt;&lt;number&gt;3&lt;/number&gt;&lt;dates&gt;&lt;year&gt;2008&lt;/year&gt;&lt;/dates&gt;&lt;isbn&gt;1945-1938&lt;/isbn&gt;&lt;urls&gt;&lt;/urls&gt;&lt;/record&gt;&lt;/Cite&gt;&lt;/EndNote&gt;</w:instrText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C1A6B" w:rsidRPr="00FC1A6B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40</w:t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6CB67B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4559CF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6374456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Experimental Study</w:t>
            </w:r>
          </w:p>
        </w:tc>
        <w:tc>
          <w:tcPr>
            <w:tcW w:w="1170" w:type="dxa"/>
          </w:tcPr>
          <w:p w14:paraId="7E97D37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Symptom based algorithms</w:t>
            </w:r>
          </w:p>
        </w:tc>
        <w:tc>
          <w:tcPr>
            <w:tcW w:w="1080" w:type="dxa"/>
          </w:tcPr>
          <w:p w14:paraId="2199566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Individual provider Decision making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29467C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25E76F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D06BF9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6F1DAB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760F29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D47E06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9789CD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5B37C284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B1C81D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41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FAE183C" w14:textId="118ABFE3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Bookman 2013</w:t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ookman&lt;/Author&gt;&lt;Year&gt;2013&lt;/Year&gt;&lt;RecNum&gt;41&lt;/RecNum&gt;&lt;DisplayText&gt;&lt;style face="superscript"&gt;41&lt;/style&gt;&lt;/DisplayText&gt;&lt;record&gt;&lt;rec-number&gt;41&lt;/rec-number&gt;&lt;foreign-keys&gt;&lt;key app="EN" db-id="wvtedtx2hrstz2erp9c55axj9t2tp5pptfpp" timestamp="1647473930"&gt;41&lt;/key&gt;&lt;/foreign-keys&gt;&lt;ref-type name="Journal Article"&gt;17&lt;/ref-type&gt;&lt;contributors&gt;&lt;authors&gt;&lt;author&gt;Bookman, Kelly&lt;/author&gt;&lt;author&gt;Zane, Richard&lt;/author&gt;&lt;/authors&gt;&lt;/contributors&gt;&lt;titles&gt;&lt;title&gt;Expedited electronic entry: a new way to manage mass-casualty radiology order workflow&lt;/title&gt;&lt;secondary-title&gt;Prehospital and Disaster Medicine&lt;/secondary-title&gt;&lt;/titles&gt;&lt;periodical&gt;&lt;full-title&gt;Prehospital and Disaster Medicine&lt;/full-title&gt;&lt;/periodical&gt;&lt;pages&gt;391-392&lt;/pages&gt;&lt;volume&gt;28&lt;/volume&gt;&lt;number&gt;4&lt;/number&gt;&lt;dates&gt;&lt;year&gt;2013&lt;/year&gt;&lt;/dates&gt;&lt;isbn&gt;1049-023X&lt;/isbn&gt;&lt;urls&gt;&lt;/urls&gt;&lt;/record&gt;&lt;/Cite&gt;&lt;/EndNote&gt;</w:instrText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C1A6B" w:rsidRPr="00FC1A6B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41</w:t>
            </w:r>
            <w:r w:rsidR="00FC1A6B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4E4647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8EF7C6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468369D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mmentary</w:t>
            </w:r>
          </w:p>
        </w:tc>
        <w:tc>
          <w:tcPr>
            <w:tcW w:w="1170" w:type="dxa"/>
          </w:tcPr>
          <w:p w14:paraId="3A7FECF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58B3933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C2418C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FD8263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23E2F2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6A3764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7FC975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045FA5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7A25F8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5FD2AA2A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52E213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42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5BC031B" w14:textId="7629F6E5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Born 2007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orn&lt;/Author&gt;&lt;Year&gt;2007&lt;/Year&gt;&lt;RecNum&gt;42&lt;/RecNum&gt;&lt;DisplayText&gt;&lt;style face="superscript"&gt;42&lt;/style&gt;&lt;/DisplayText&gt;&lt;record&gt;&lt;rec-number&gt;42&lt;/rec-number&gt;&lt;foreign-keys&gt;&lt;key app="EN" db-id="wvtedtx2hrstz2erp9c55axj9t2tp5pptfpp" timestamp="1647473948"&gt;42&lt;/key&gt;&lt;/foreign-keys&gt;&lt;ref-type name="Journal Article"&gt;17&lt;/ref-type&gt;&lt;contributors&gt;&lt;authors&gt;&lt;author&gt;Born, Christopher T&lt;/author&gt;&lt;author&gt;Briggs, Susan M&lt;/author&gt;&lt;author&gt;Ciraulo, David L&lt;/author&gt;&lt;author&gt;Frykberg, Eric R&lt;/author&gt;&lt;author&gt;Hammond, Jeffrey S&lt;/author&gt;&lt;author&gt;Hirshberg, Asher&lt;/author&gt;&lt;author&gt;Lhowe, David W&lt;/author&gt;&lt;author&gt;O&amp;apos;Neill, Patricia A&lt;/author&gt;&lt;/authors&gt;&lt;/contributors&gt;&lt;titles&gt;&lt;title&gt;Disasters and mass casualties: I. General principles of response and management&lt;/title&gt;&lt;secondary-title&gt;JAAOS-Journal of the American Academy of Orthopaedic Surgeons&lt;/secondary-title&gt;&lt;/titles&gt;&lt;periodical&gt;&lt;full-title&gt;JAAOS-Journal of the American Academy of Orthopaedic Surgeons&lt;/full-title&gt;&lt;/periodical&gt;&lt;pages&gt;388-396&lt;/pages&gt;&lt;volume&gt;15&lt;/volume&gt;&lt;number&gt;7&lt;/number&gt;&lt;dates&gt;&lt;year&gt;2007&lt;/year&gt;&lt;/dates&gt;&lt;isbn&gt;1067-151X&lt;/isbn&gt;&lt;urls&gt;&lt;/urls&gt;&lt;/record&gt;&lt;/Cite&gt;&lt;/EndNote&gt;</w:instrTex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D3FB3" w:rsidRPr="00FD3FB3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42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8D0066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F91ED2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2C443EF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view article</w:t>
            </w:r>
          </w:p>
        </w:tc>
        <w:tc>
          <w:tcPr>
            <w:tcW w:w="1170" w:type="dxa"/>
          </w:tcPr>
          <w:p w14:paraId="5131953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7635BA3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634BC8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031288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8ECF10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4E76A8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CEF178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B66AFB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D70149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028D68F9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FD6E7C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43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2865A97" w14:textId="12E12578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Born 2007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orn&lt;/Author&gt;&lt;Year&gt;2007&lt;/Year&gt;&lt;RecNum&gt;43&lt;/RecNum&gt;&lt;DisplayText&gt;&lt;style face="superscript"&gt;43&lt;/style&gt;&lt;/DisplayText&gt;&lt;record&gt;&lt;rec-number&gt;43&lt;/rec-number&gt;&lt;foreign-keys&gt;&lt;key app="EN" db-id="wvtedtx2hrstz2erp9c55axj9t2tp5pptfpp" timestamp="1647473969"&gt;43&lt;/key&gt;&lt;/foreign-keys&gt;&lt;ref-type name="Journal Article"&gt;17&lt;/ref-type&gt;&lt;contributors&gt;&lt;authors&gt;&lt;author&gt;Born, Christopher T&lt;/author&gt;&lt;author&gt;Briggs, Susan M&lt;/author&gt;&lt;author&gt;Ciraulo, David L&lt;/author&gt;&lt;author&gt;Frykberg, Eric R&lt;/author&gt;&lt;author&gt;Hammond, Jeffrey S&lt;/author&gt;&lt;author&gt;Hirshberg, Asher&lt;/author&gt;&lt;author&gt;Lhowe, David W&lt;/author&gt;&lt;author&gt;O&amp;apos;Neill, Patricia A&lt;/author&gt;&lt;author&gt;Mead, Joann&lt;/author&gt;&lt;/authors&gt;&lt;/contributors&gt;&lt;titles&gt;&lt;title&gt;Disasters and mass casualties: II. Explosive, biologic, chemical, and nuclear agents&lt;/title&gt;&lt;secondary-title&gt;JAAOS-Journal of the American Academy of Orthopaedic Surgeons&lt;/secondary-title&gt;&lt;/titles&gt;&lt;periodical&gt;&lt;full-title&gt;JAAOS-Journal of the American Academy of Orthopaedic Surgeons&lt;/full-title&gt;&lt;/periodical&gt;&lt;pages&gt;461-473&lt;/pages&gt;&lt;volume&gt;15&lt;/volume&gt;&lt;number&gt;8&lt;/number&gt;&lt;dates&gt;&lt;year&gt;2007&lt;/year&gt;&lt;/dates&gt;&lt;isbn&gt;1067-151X&lt;/isbn&gt;&lt;urls&gt;&lt;/urls&gt;&lt;/record&gt;&lt;/Cite&gt;&lt;/EndNote&gt;</w:instrTex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D3FB3" w:rsidRPr="00FD3FB3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43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74E2D8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D3518E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29099B6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view article</w:t>
            </w:r>
          </w:p>
        </w:tc>
        <w:tc>
          <w:tcPr>
            <w:tcW w:w="1170" w:type="dxa"/>
          </w:tcPr>
          <w:p w14:paraId="709C9D4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434BAB1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8EEEDE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12A071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45E07F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663908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4AD4F8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7D1EEC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BC2FDB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6CBF6051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600D12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44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8659872" w14:textId="3B59CD2F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Bradt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03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radt&lt;/Author&gt;&lt;Year&gt;2003&lt;/Year&gt;&lt;RecNum&gt;44&lt;/RecNum&gt;&lt;DisplayText&gt;&lt;style face="superscript"&gt;44&lt;/style&gt;&lt;/DisplayText&gt;&lt;record&gt;&lt;rec-number&gt;44&lt;/rec-number&gt;&lt;foreign-keys&gt;&lt;key app="EN" db-id="wvtedtx2hrstz2erp9c55axj9t2tp5pptfpp" timestamp="1647473989"&gt;44&lt;/key&gt;&lt;/foreign-keys&gt;&lt;ref-type name="Journal Article"&gt;17&lt;/ref-type&gt;&lt;contributors&gt;&lt;authors&gt;&lt;author&gt;Bradt, David A&lt;/author&gt;&lt;/authors&gt;&lt;/contributors&gt;&lt;titles&gt;&lt;title&gt;Site management of health issues in the 2001 World Trade Center disaster&lt;/title&gt;&lt;secondary-title&gt;Academic Emergency Medicine&lt;/secondary-title&gt;&lt;/titles&gt;&lt;periodical&gt;&lt;full-title&gt;Academic emergency medicine&lt;/full-title&gt;&lt;/periodical&gt;&lt;pages&gt;650-660&lt;/pages&gt;&lt;volume&gt;10&lt;/volume&gt;&lt;number&gt;6&lt;/number&gt;&lt;dates&gt;&lt;year&gt;2003&lt;/year&gt;&lt;/dates&gt;&lt;isbn&gt;1069-6563&lt;/isbn&gt;&lt;urls&gt;&lt;/urls&gt;&lt;/record&gt;&lt;/Cite&gt;&lt;/EndNote&gt;</w:instrTex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D3FB3" w:rsidRPr="00FD3FB3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44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C9629D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7D0F9B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3709F4E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ase study</w:t>
            </w:r>
          </w:p>
        </w:tc>
        <w:tc>
          <w:tcPr>
            <w:tcW w:w="1170" w:type="dxa"/>
          </w:tcPr>
          <w:p w14:paraId="1404CD3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17423AA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2D214C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07401E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D795B5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3B339A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DB7BC7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CC62AA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95F013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6CE3F789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4DEF77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45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8C95E2F" w14:textId="410A0679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Branas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00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ranas&lt;/Author&gt;&lt;Year&gt;2000&lt;/Year&gt;&lt;RecNum&gt;45&lt;/RecNum&gt;&lt;DisplayText&gt;&lt;style face="superscript"&gt;45&lt;/style&gt;&lt;/DisplayText&gt;&lt;record&gt;&lt;rec-number&gt;45&lt;/rec-number&gt;&lt;foreign-keys&gt;&lt;key app="EN" db-id="wvtedtx2hrstz2erp9c55axj9t2tp5pptfpp" timestamp="1647474023"&gt;45&lt;/key&gt;&lt;/foreign-keys&gt;&lt;ref-type name="Journal Article"&gt;17&lt;/ref-type&gt;&lt;contributors&gt;&lt;authors&gt;&lt;author&gt;Branas, Charles C&lt;/author&gt;&lt;author&gt;Sing, Ronald F&lt;/author&gt;&lt;author&gt;Perron, Andrew D&lt;/author&gt;&lt;/authors&gt;&lt;/contributors&gt;&lt;titles&gt;&lt;title&gt;A case series analysis of mass casualty incidents. &lt;/title&gt;&lt;secondary-title&gt;Prehospital Emergency Care&lt;/secondary-title&gt;&lt;/titles&gt;&lt;periodical&gt;&lt;full-title&gt;Prehospital Emergency Care&lt;/full-title&gt;&lt;/periodical&gt;&lt;pages&gt;299-304&lt;/pages&gt;&lt;volume&gt;4&lt;/volume&gt;&lt;number&gt;4&lt;/number&gt;&lt;dates&gt;&lt;year&gt;2000&lt;/year&gt;&lt;/dates&gt;&lt;isbn&gt;1090-3127&lt;/isbn&gt;&lt;urls&gt;&lt;/urls&gt;&lt;/record&gt;&lt;/Cite&gt;&lt;/EndNote&gt;</w:instrTex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D3FB3" w:rsidRPr="00FD3FB3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45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02F20D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B0CBEC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0300129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escriptive study</w:t>
            </w:r>
          </w:p>
        </w:tc>
        <w:tc>
          <w:tcPr>
            <w:tcW w:w="1170" w:type="dxa"/>
          </w:tcPr>
          <w:p w14:paraId="34D50D9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6C76DCD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703923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F0D9EC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891EF3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194166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92B86E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5E3ACA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A626C5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44D26EED" w14:textId="77777777" w:rsidTr="00277D95">
        <w:trPr>
          <w:trHeight w:val="510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09C351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46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3AE5435" w14:textId="4CED5199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Brandenburg 2007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randenburg&lt;/Author&gt;&lt;Year&gt;2007&lt;/Year&gt;&lt;RecNum&gt;46&lt;/RecNum&gt;&lt;DisplayText&gt;&lt;style face="superscript"&gt;46&lt;/style&gt;&lt;/DisplayText&gt;&lt;record&gt;&lt;rec-number&gt;46&lt;/rec-number&gt;&lt;foreign-keys&gt;&lt;key app="EN" db-id="wvtedtx2hrstz2erp9c55axj9t2tp5pptfpp" timestamp="1647474064"&gt;46&lt;/key&gt;&lt;/foreign-keys&gt;&lt;ref-type name="Journal Article"&gt;17&lt;/ref-type&gt;&lt;contributors&gt;&lt;authors&gt;&lt;author&gt;Brandenburg, Mark A&lt;/author&gt;&lt;author&gt;Arneson, Wendy L&lt;/author&gt;&lt;/authors&gt;&lt;/contributors&gt;&lt;titles&gt;&lt;title&gt;Pediatric disaster response in developed countries: ten guiding principles&lt;/title&gt;&lt;secondary-title&gt;Am J Disaster Med&lt;/secondary-title&gt;&lt;/titles&gt;&lt;periodical&gt;&lt;full-title&gt;Am J Disaster Med&lt;/full-title&gt;&lt;/periodical&gt;&lt;pages&gt;151-162&lt;/pages&gt;&lt;volume&gt;2&lt;/volume&gt;&lt;number&gt;3&lt;/number&gt;&lt;dates&gt;&lt;year&gt;2007&lt;/year&gt;&lt;/dates&gt;&lt;urls&gt;&lt;/urls&gt;&lt;/record&gt;&lt;/Cite&gt;&lt;/EndNote&gt;</w:instrTex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D3FB3" w:rsidRPr="00FD3FB3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46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1E1315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72EFC3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708F364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view article</w:t>
            </w:r>
          </w:p>
        </w:tc>
        <w:tc>
          <w:tcPr>
            <w:tcW w:w="1170" w:type="dxa"/>
          </w:tcPr>
          <w:p w14:paraId="4123242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7C2DDF1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6D3DAF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884AB6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4B118B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90DED1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64D3F3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C7EA26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129349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25A77CE0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7F6422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47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D55AE83" w14:textId="150F0C5E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Brands 2013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rands&lt;/Author&gt;&lt;Year&gt;2013&lt;/Year&gt;&lt;RecNum&gt;47&lt;/RecNum&gt;&lt;DisplayText&gt;&lt;style face="superscript"&gt;47&lt;/style&gt;&lt;/DisplayText&gt;&lt;record&gt;&lt;rec-number&gt;47&lt;/rec-number&gt;&lt;foreign-keys&gt;&lt;key app="EN" db-id="wvtedtx2hrstz2erp9c55axj9t2tp5pptfpp" timestamp="1647474081"&gt;47&lt;/key&gt;&lt;/foreign-keys&gt;&lt;ref-type name="Journal Article"&gt;17&lt;/ref-type&gt;&lt;contributors&gt;&lt;authors&gt;&lt;author&gt;Brands, Chad K&lt;/author&gt;&lt;author&gt;Hernandez, Raquel G&lt;/author&gt;&lt;author&gt;Stenberg, Arnold&lt;/author&gt;&lt;author&gt;Carnes, Gary&lt;/author&gt;&lt;author&gt;Ellen, Jonathan&lt;/author&gt;&lt;author&gt;Epstein, Michael&lt;/author&gt;&lt;author&gt;Strouse, Timothy&lt;/author&gt;&lt;/authors&gt;&lt;/contributors&gt;&lt;titles&gt;&lt;title&gt;Complete self-sufficiency planning: designing and building disaster-ready hospitals&lt;/title&gt;&lt;secondary-title&gt;Southern Medical Journal&lt;/secondary-title&gt;&lt;/titles&gt;&lt;periodical&gt;&lt;full-title&gt;Southern medical journal&lt;/full-title&gt;&lt;/periodical&gt;&lt;pages&gt;63-68&lt;/pages&gt;&lt;volume&gt;106&lt;/volume&gt;&lt;number&gt;1&lt;/number&gt;&lt;dates&gt;&lt;year&gt;2013&lt;/year&gt;&lt;/dates&gt;&lt;isbn&gt;0038-4348&lt;/isbn&gt;&lt;urls&gt;&lt;/urls&gt;&lt;/record&gt;&lt;/Cite&gt;&lt;/EndNote&gt;</w:instrTex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D3FB3" w:rsidRPr="00FD3FB3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47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B149C3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0BA1F3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5F4D034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port</w:t>
            </w:r>
          </w:p>
        </w:tc>
        <w:tc>
          <w:tcPr>
            <w:tcW w:w="1170" w:type="dxa"/>
          </w:tcPr>
          <w:p w14:paraId="2882D93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3ED4BFF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2D5598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DD827A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875C71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963F8F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B53621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8E5F87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979185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79F00D7E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56E6AD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48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805FFFE" w14:textId="40D4433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Broeze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0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roeze&lt;/Author&gt;&lt;Year&gt;2010&lt;/Year&gt;&lt;RecNum&gt;48&lt;/RecNum&gt;&lt;DisplayText&gt;&lt;style face="superscript"&gt;48&lt;/style&gt;&lt;/DisplayText&gt;&lt;record&gt;&lt;rec-number&gt;48&lt;/rec-number&gt;&lt;foreign-keys&gt;&lt;key app="EN" db-id="wvtedtx2hrstz2erp9c55axj9t2tp5pptfpp" timestamp="1647474102"&gt;48&lt;/key&gt;&lt;/foreign-keys&gt;&lt;ref-type name="Journal Article"&gt;17&lt;/ref-type&gt;&lt;contributors&gt;&lt;authors&gt;&lt;author&gt;Broeze, Carsten L&lt;/author&gt;&lt;author&gt;Falder, Sian&lt;/author&gt;&lt;author&gt;Rea, Suzanne&lt;/author&gt;&lt;author&gt;Wood, Fiona&lt;/author&gt;&lt;/authors&gt;&lt;/contributors&gt;&lt;titles&gt;&lt;title&gt;Burn disasters—an audit of the literature&lt;/title&gt;&lt;secondary-title&gt;Prehospital and Disaster Medicine&lt;/secondary-title&gt;&lt;/titles&gt;&lt;periodical&gt;&lt;full-title&gt;Prehospital and Disaster Medicine&lt;/full-title&gt;&lt;/periodical&gt;&lt;pages&gt;555-579&lt;/pages&gt;&lt;volume&gt;25&lt;/volume&gt;&lt;number&gt;6&lt;/number&gt;&lt;dates&gt;&lt;year&gt;2010&lt;/year&gt;&lt;/dates&gt;&lt;isbn&gt;1945-1938&lt;/isbn&gt;&lt;urls&gt;&lt;/urls&gt;&lt;/record&gt;&lt;/Cite&gt;&lt;/EndNote&gt;</w:instrTex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D3FB3" w:rsidRPr="00FD3FB3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48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93A821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49DD63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062FF3B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Literature review</w:t>
            </w:r>
          </w:p>
        </w:tc>
        <w:tc>
          <w:tcPr>
            <w:tcW w:w="1170" w:type="dxa"/>
          </w:tcPr>
          <w:p w14:paraId="78A5975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03AC832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C2F799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459096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6C9681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7AB076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74709F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B5596D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D881DE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75DE2ABC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9428E2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49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954B09B" w14:textId="2B0B58BF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Brown 2004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rown&lt;/Author&gt;&lt;Year&gt;2004&lt;/Year&gt;&lt;RecNum&gt;49&lt;/RecNum&gt;&lt;DisplayText&gt;&lt;style face="superscript"&gt;49&lt;/style&gt;&lt;/DisplayText&gt;&lt;record&gt;&lt;rec-number&gt;49&lt;/rec-number&gt;&lt;foreign-keys&gt;&lt;key app="EN" db-id="wvtedtx2hrstz2erp9c55axj9t2tp5pptfpp" timestamp="1647474122"&gt;49&lt;/key&gt;&lt;/foreign-keys&gt;&lt;ref-type name="Journal Article"&gt;17&lt;/ref-type&gt;&lt;contributors&gt;&lt;authors&gt;&lt;author&gt;Brown, Mark&lt;/author&gt;&lt;author&gt;Beatty, John&lt;/author&gt;&lt;author&gt;O&amp;apos;keefe, Steve&lt;/author&gt;&lt;author&gt;Bierenbaum, Arnold&lt;/author&gt;&lt;author&gt;Scott, Margie&lt;/author&gt;&lt;author&gt;Hodgson, Michael&lt;/author&gt;&lt;author&gt;Wear, James&lt;/author&gt;&lt;/authors&gt;&lt;/contributors&gt;&lt;titles&gt;&lt;title&gt;Planning for hospital emergency mass-casualty decontamination by the US Department of Veterans Affairs&lt;/title&gt;&lt;secondary-title&gt;Disaster Management &amp;amp; Response&lt;/secondary-title&gt;&lt;/titles&gt;&lt;periodical&gt;&lt;full-title&gt;Disaster Management &amp;amp; Response&lt;/full-title&gt;&lt;/periodical&gt;&lt;pages&gt;75-80&lt;/pages&gt;&lt;volume&gt;2&lt;/volume&gt;&lt;number&gt;3&lt;/number&gt;&lt;dates&gt;&lt;year&gt;2004&lt;/year&gt;&lt;/dates&gt;&lt;isbn&gt;1540-2487&lt;/isbn&gt;&lt;urls&gt;&lt;/urls&gt;&lt;/record&gt;&lt;/Cite&gt;&lt;/EndNote&gt;</w:instrTex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D3FB3" w:rsidRPr="00FD3FB3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49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10811D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DA1FFC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5ADF8EB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source document</w:t>
            </w:r>
          </w:p>
        </w:tc>
        <w:tc>
          <w:tcPr>
            <w:tcW w:w="1170" w:type="dxa"/>
          </w:tcPr>
          <w:p w14:paraId="4D72557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3644F04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DC1881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48DAC3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A14DB7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D33B55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3C0163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B21B09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6819FD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335A3054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71A658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50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AB505C3" w14:textId="15E1A121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Brunner 2014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runner&lt;/Author&gt;&lt;Year&gt;2014&lt;/Year&gt;&lt;RecNum&gt;50&lt;/RecNum&gt;&lt;DisplayText&gt;&lt;style face="superscript"&gt;50&lt;/style&gt;&lt;/DisplayText&gt;&lt;record&gt;&lt;rec-number&gt;50&lt;/rec-number&gt;&lt;foreign-keys&gt;&lt;key app="EN" db-id="wvtedtx2hrstz2erp9c55axj9t2tp5pptfpp" timestamp="1647474141"&gt;50&lt;/key&gt;&lt;/foreign-keys&gt;&lt;ref-type name="Journal Article"&gt;17&lt;/ref-type&gt;&lt;contributors&gt;&lt;authors&gt;&lt;author&gt;Brunner, John&lt;/author&gt;&lt;author&gt;Rocha, Tatiana C&lt;/author&gt;&lt;author&gt;Chudgar, Avni A&lt;/author&gt;&lt;author&gt;Goralnick, Eric&lt;/author&gt;&lt;author&gt;Havens, Joaquim M&lt;/author&gt;&lt;author&gt;Raja, Ali S&lt;/author&gt;&lt;author&gt;Sodickson, Aaron&lt;/author&gt;&lt;/authors&gt;&lt;/contributors&gt;&lt;titles&gt;&lt;title&gt;The Boston Marathon bombing: after-action review of the Brigham and Women’s Hospital emergency radiology response&lt;/title&gt;&lt;secondary-title&gt;Radiology&lt;/secondary-title&gt;&lt;/titles&gt;&lt;periodical&gt;&lt;full-title&gt;Radiology&lt;/full-title&gt;&lt;/periodical&gt;&lt;pages&gt;78-87&lt;/pages&gt;&lt;volume&gt;273&lt;/volume&gt;&lt;number&gt;1&lt;/number&gt;&lt;dates&gt;&lt;year&gt;2014&lt;/year&gt;&lt;/dates&gt;&lt;isbn&gt;0033-8419&lt;/isbn&gt;&lt;urls&gt;&lt;/urls&gt;&lt;/record&gt;&lt;/Cite&gt;&lt;/EndNote&gt;</w:instrTex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D3FB3" w:rsidRPr="00FD3FB3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50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DAB0C5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60635C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674B20D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Observational study</w:t>
            </w:r>
          </w:p>
        </w:tc>
        <w:tc>
          <w:tcPr>
            <w:tcW w:w="1170" w:type="dxa"/>
          </w:tcPr>
          <w:p w14:paraId="4838900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3CFA634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CBEF1C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44F5E5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3E284F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41410C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0D5B28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12FFE3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938CE9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5F81B7CD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5FCC63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51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D4CA1DD" w14:textId="7C18B0B6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Bukowski 2017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ukowski&lt;/Author&gt;&lt;Year&gt;2017&lt;/Year&gt;&lt;RecNum&gt;51&lt;/RecNum&gt;&lt;DisplayText&gt;&lt;style face="superscript"&gt;51&lt;/style&gt;&lt;/DisplayText&gt;&lt;record&gt;&lt;rec-number&gt;51&lt;/rec-number&gt;&lt;foreign-keys&gt;&lt;key app="EN" db-id="wvtedtx2hrstz2erp9c55axj9t2tp5pptfpp" timestamp="1647474160"&gt;51&lt;/key&gt;&lt;/foreign-keys&gt;&lt;ref-type name="Journal Article"&gt;17&lt;/ref-type&gt;&lt;contributors&gt;&lt;authors&gt;&lt;author&gt;Bukowski, Kenneth&lt;/author&gt;&lt;/authors&gt;&lt;/contributors&gt;&lt;titles&gt;&lt;title&gt;Emergency operations plan: involving security in an emergency situation&lt;/title&gt;&lt;secondary-title&gt;Journal of Healthcare Protection Management: Publication of the International Association for Hospital Security&lt;/secondary-title&gt;&lt;/titles&gt;&lt;periodical&gt;&lt;full-title&gt;Journal of Healthcare Protection Management: Publication of the International Association for Hospital Security&lt;/full-title&gt;&lt;/periodical&gt;&lt;pages&gt;82-88&lt;/pages&gt;&lt;volume&gt;33&lt;/volume&gt;&lt;number&gt;1&lt;/number&gt;&lt;dates&gt;&lt;year&gt;2017&lt;/year&gt;&lt;/dates&gt;&lt;isbn&gt;0891-7930&lt;/isbn&gt;&lt;urls&gt;&lt;/urls&gt;&lt;/record&gt;&lt;/Cite&gt;&lt;/EndNote&gt;</w:instrTex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D3FB3" w:rsidRPr="00FD3FB3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51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FEA877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35C5E9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19A67A3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mmentary</w:t>
            </w:r>
          </w:p>
        </w:tc>
        <w:tc>
          <w:tcPr>
            <w:tcW w:w="1170" w:type="dxa"/>
          </w:tcPr>
          <w:p w14:paraId="22AB46E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1FCBEB3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D0BEBB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D5E5E3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851275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C5F19D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76EE96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4FDEDC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C9732B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4F4B8156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E75101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52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BF6E2F3" w14:textId="48108853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Bulson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0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ulson&lt;/Author&gt;&lt;Year&gt;2010&lt;/Year&gt;&lt;RecNum&gt;52&lt;/RecNum&gt;&lt;DisplayText&gt;&lt;style face="superscript"&gt;52&lt;/style&gt;&lt;/DisplayText&gt;&lt;record&gt;&lt;rec-number&gt;52&lt;/rec-number&gt;&lt;foreign-keys&gt;&lt;key app="EN" db-id="wvtedtx2hrstz2erp9c55axj9t2tp5pptfpp" timestamp="1647474181"&gt;52&lt;/key&gt;&lt;/foreign-keys&gt;&lt;ref-type name="Journal Article"&gt;17&lt;/ref-type&gt;&lt;contributors&gt;&lt;authors&gt;&lt;author&gt;Bulson, Julie&lt;/author&gt;&lt;author&gt;Bulson, Timothy C&lt;/author&gt;&lt;author&gt;KS, Vande Guchte&lt;/author&gt;&lt;/authors&gt;&lt;/contributors&gt;&lt;titles&gt;&lt;title&gt;Hospital-based special needs patient decontamination: lessons from the shower&lt;/title&gt;&lt;secondary-title&gt;American Journal of Disaster Medicine&lt;/secondary-title&gt;&lt;/titles&gt;&lt;periodical&gt;&lt;full-title&gt;American Journal of Disaster Medicine&lt;/full-title&gt;&lt;/periodical&gt;&lt;pages&gt;353-360&lt;/pages&gt;&lt;volume&gt;5&lt;/volume&gt;&lt;number&gt;6&lt;/number&gt;&lt;dates&gt;&lt;year&gt;2010&lt;/year&gt;&lt;/dates&gt;&lt;isbn&gt;1932-149X&lt;/isbn&gt;&lt;urls&gt;&lt;/urls&gt;&lt;/record&gt;&lt;/Cite&gt;&lt;/EndNote&gt;</w:instrTex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D3FB3" w:rsidRPr="00FD3FB3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52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96D5EA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3D495A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4D7E7DA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port</w:t>
            </w:r>
          </w:p>
        </w:tc>
        <w:tc>
          <w:tcPr>
            <w:tcW w:w="1170" w:type="dxa"/>
          </w:tcPr>
          <w:p w14:paraId="08A7B39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24A21AC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9E9F31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F20DA4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A61E25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8348DE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333B0A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10CCE2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34EC0E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47FB220A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EADA02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53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5E5BED4" w14:textId="2A2BF596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Burgess 2001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urgess&lt;/Author&gt;&lt;Year&gt;2001&lt;/Year&gt;&lt;RecNum&gt;53&lt;/RecNum&gt;&lt;DisplayText&gt;&lt;style face="superscript"&gt;53&lt;/style&gt;&lt;/DisplayText&gt;&lt;record&gt;&lt;rec-number&gt;53&lt;/rec-number&gt;&lt;foreign-keys&gt;&lt;key app="EN" db-id="wvtedtx2hrstz2erp9c55axj9t2tp5pptfpp" timestamp="1647474198"&gt;53&lt;/key&gt;&lt;/foreign-keys&gt;&lt;ref-type name="Journal Article"&gt;17&lt;/ref-type&gt;&lt;contributors&gt;&lt;authors&gt;&lt;author&gt;Burgess, Jefferey L&lt;/author&gt;&lt;author&gt;Kovalchick, Dana F&lt;/author&gt;&lt;author&gt;Harter, Lucy&lt;/author&gt;&lt;author&gt;Kyes, Kelly B&lt;/author&gt;&lt;author&gt;Lymp, James F&lt;/author&gt;&lt;author&gt;Brodkin, Carl A&lt;/author&gt;&lt;/authors&gt;&lt;/contributors&gt;&lt;titles&gt;&lt;title&gt;Hazardous materials events: evaluation of transport to health care facility and evacuation decisions&lt;/title&gt;&lt;secondary-title&gt;The American Journal of Emergency Medicine&lt;/secondary-title&gt;&lt;/titles&gt;&lt;periodical&gt;&lt;full-title&gt;The American journal of emergency medicine&lt;/full-title&gt;&lt;/periodical&gt;&lt;pages&gt;99-105&lt;/pages&gt;&lt;volume&gt;19&lt;/volume&gt;&lt;number&gt;2&lt;/number&gt;&lt;dates&gt;&lt;year&gt;2001&lt;/year&gt;&lt;/dates&gt;&lt;isbn&gt;0735-6757&lt;/isbn&gt;&lt;urls&gt;&lt;/urls&gt;&lt;/record&gt;&lt;/Cite&gt;&lt;/EndNote&gt;</w:instrTex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D3FB3" w:rsidRPr="00FD3FB3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53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9D6898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666067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6311B1B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rrelational study</w:t>
            </w:r>
          </w:p>
        </w:tc>
        <w:tc>
          <w:tcPr>
            <w:tcW w:w="1170" w:type="dxa"/>
          </w:tcPr>
          <w:p w14:paraId="38DC31D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7271F0C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Transport to a Health Care Facility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83002E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4EC195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0949B4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016FFD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D61A25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59E99A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079B40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1C550EF1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855C2C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54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D1D603F" w14:textId="7A5DA093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Burke 2010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urke&lt;/Author&gt;&lt;Year&gt;2010&lt;/Year&gt;&lt;RecNum&gt;54&lt;/RecNum&gt;&lt;DisplayText&gt;&lt;style face="superscript"&gt;54&lt;/style&gt;&lt;/DisplayText&gt;&lt;record&gt;&lt;rec-number&gt;54&lt;/rec-number&gt;&lt;foreign-keys&gt;&lt;key app="EN" db-id="wvtedtx2hrstz2erp9c55axj9t2tp5pptfpp" timestamp="1647474217"&gt;54&lt;/key&gt;&lt;/foreign-keys&gt;&lt;ref-type name="Conference Proceedings"&gt;10&lt;/ref-type&gt;&lt;contributors&gt;&lt;authors&gt;&lt;author&gt;Burke, Rita V&lt;/author&gt;&lt;author&gt;Iverson, Ellen&lt;/author&gt;&lt;author&gt;Goodhue, Catherine J&lt;/author&gt;&lt;author&gt;Neches, Robert&lt;/author&gt;&lt;author&gt;Upperman, Jeffrey S&lt;/author&gt;&lt;/authors&gt;&lt;/contributors&gt;&lt;titles&gt;&lt;title&gt;Disaster and mass casualty events in the pediatric population&lt;/title&gt;&lt;secondary-title&gt;Seminars in Pediatric Surgery&lt;/secondary-title&gt;&lt;/titles&gt;&lt;pages&gt;265-270&lt;/pages&gt;&lt;volume&gt;19&lt;/volume&gt;&lt;number&gt;4&lt;/number&gt;&lt;dates&gt;&lt;year&gt;2010&lt;/year&gt;&lt;/dates&gt;&lt;publisher&gt;Elsevier&lt;/publisher&gt;&lt;isbn&gt;1055-8586&lt;/isbn&gt;&lt;urls&gt;&lt;/urls&gt;&lt;/record&gt;&lt;/Cite&gt;&lt;/EndNote&gt;</w:instrTex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D3FB3" w:rsidRPr="00FD3FB3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54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B022D9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D9B2E5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354D22C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view article</w:t>
            </w:r>
          </w:p>
        </w:tc>
        <w:tc>
          <w:tcPr>
            <w:tcW w:w="1170" w:type="dxa"/>
          </w:tcPr>
          <w:p w14:paraId="6B3B48F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5C69FE9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95809B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179BA2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5E729A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034FFF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C4DB2C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BD1424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5E9906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4EF4D8FF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62AF97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55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9B0E967" w14:textId="014639BA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allaway 2012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allaway&lt;/Author&gt;&lt;Year&gt;2012&lt;/Year&gt;&lt;RecNum&gt;55&lt;/RecNum&gt;&lt;DisplayText&gt;&lt;style face="superscript"&gt;55&lt;/style&gt;&lt;/DisplayText&gt;&lt;record&gt;&lt;rec-number&gt;55&lt;/rec-number&gt;&lt;foreign-keys&gt;&lt;key app="EN" db-id="wvtedtx2hrstz2erp9c55axj9t2tp5pptfpp" timestamp="1647474236"&gt;55&lt;/key&gt;&lt;/foreign-keys&gt;&lt;ref-type name="Journal Article"&gt;17&lt;/ref-type&gt;&lt;contributors&gt;&lt;authors&gt;&lt;author&gt;Callaway, David W&lt;/author&gt;&lt;author&gt;Peabody, Christopher R&lt;/author&gt;&lt;author&gt;Hoffman, Ari&lt;/author&gt;&lt;author&gt;Cote, Elizabeth&lt;/author&gt;&lt;author&gt;Moulton, Seth&lt;/author&gt;&lt;author&gt;Baez, Amado Alejandro&lt;/author&gt;&lt;author&gt;Nathanson, Larry&lt;/author&gt;&lt;/authors&gt;&lt;/contributors&gt;&lt;titles&gt;&lt;title&gt;Disaster mobile health technology: lessons from Haiti&lt;/title&gt;&lt;secondary-title&gt;Prehospital and Disaster Medicine&lt;/secondary-title&gt;&lt;/titles&gt;&lt;periodical&gt;&lt;full-title&gt;Prehospital and Disaster Medicine&lt;/full-title&gt;&lt;/periodical&gt;&lt;pages&gt;148-152&lt;/pages&gt;&lt;volume&gt;27&lt;/volume&gt;&lt;number&gt;2&lt;/number&gt;&lt;dates&gt;&lt;year&gt;2012&lt;/year&gt;&lt;/dates&gt;&lt;isbn&gt;1945-1938&lt;/isbn&gt;&lt;urls&gt;&lt;/urls&gt;&lt;/record&gt;&lt;/Cite&gt;&lt;/EndNote&gt;</w:instrTex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D3FB3" w:rsidRPr="00FD3FB3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55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2F6DD7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39B489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</w:tcPr>
          <w:p w14:paraId="573DB12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Quasi-Experimental Study</w:t>
            </w:r>
          </w:p>
        </w:tc>
        <w:tc>
          <w:tcPr>
            <w:tcW w:w="1170" w:type="dxa"/>
          </w:tcPr>
          <w:p w14:paraId="74C3457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iChart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mhealth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System</w:t>
            </w:r>
          </w:p>
        </w:tc>
        <w:tc>
          <w:tcPr>
            <w:tcW w:w="1080" w:type="dxa"/>
          </w:tcPr>
          <w:p w14:paraId="024CEDE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Patient Tracking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C50752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5AAA9F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F4748F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CC601B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33CC43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D4039D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3F7A80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4178B4BF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235960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56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CC9CA95" w14:textId="78D35DBF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aramello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9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aramello&lt;/Author&gt;&lt;Year&gt;2019&lt;/Year&gt;&lt;RecNum&gt;56&lt;/RecNum&gt;&lt;DisplayText&gt;&lt;style face="superscript"&gt;56&lt;/style&gt;&lt;/DisplayText&gt;&lt;record&gt;&lt;rec-number&gt;56&lt;/rec-number&gt;&lt;foreign-keys&gt;&lt;key app="EN" db-id="wvtedtx2hrstz2erp9c55axj9t2tp5pptfpp" timestamp="1647474257"&gt;56&lt;/key&gt;&lt;/foreign-keys&gt;&lt;ref-type name="Journal Article"&gt;17&lt;/ref-type&gt;&lt;contributors&gt;&lt;authors&gt;&lt;author&gt;Caramello, Valeria&lt;/author&gt;&lt;author&gt;Camerini, Odetta&lt;/author&gt;&lt;author&gt;Ricceri, Fulvio&lt;/author&gt;&lt;author&gt;Ottone, Piero&lt;/author&gt;&lt;author&gt;Mascaro, Gennaro&lt;/author&gt;&lt;author&gt;Chianese, Rosa&lt;/author&gt;&lt;author&gt;Bodas, Moran&lt;/author&gt;&lt;author&gt;Bierens, Joost&lt;/author&gt;&lt;author&gt;Della Corte, Francesco&lt;/author&gt;&lt;/authors&gt;&lt;/contributors&gt;&lt;titles&gt;&lt;title&gt;Blood bank preparedness for mass casualty incidents and disasters: a pilot study in the Piedmont region, Italy&lt;/title&gt;&lt;secondary-title&gt;Vox Sanguinis&lt;/secondary-title&gt;&lt;/titles&gt;&lt;periodical&gt;&lt;full-title&gt;Vox Sanguinis&lt;/full-title&gt;&lt;/periodical&gt;&lt;pages&gt;247-255&lt;/pages&gt;&lt;volume&gt;114&lt;/volume&gt;&lt;number&gt;3&lt;/number&gt;&lt;dates&gt;&lt;year&gt;2019&lt;/year&gt;&lt;/dates&gt;&lt;isbn&gt;0042-9007&lt;/isbn&gt;&lt;urls&gt;&lt;/urls&gt;&lt;/record&gt;&lt;/Cite&gt;&lt;/EndNote&gt;</w:instrTex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D3FB3" w:rsidRPr="00FD3FB3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56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46DA4D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D5AEAD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03EFD5D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Qualitative study</w:t>
            </w:r>
          </w:p>
        </w:tc>
        <w:tc>
          <w:tcPr>
            <w:tcW w:w="1170" w:type="dxa"/>
          </w:tcPr>
          <w:p w14:paraId="22EB07C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2D96F88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3C8F73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FC1885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E997A9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1015AD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C06850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129593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A509BE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6007DE6D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EBACB1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57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F0E2B09" w14:textId="14F61A98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arley 2002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arley&lt;/Author&gt;&lt;Year&gt;2002&lt;/Year&gt;&lt;RecNum&gt;57&lt;/RecNum&gt;&lt;DisplayText&gt;&lt;style face="superscript"&gt;57&lt;/style&gt;&lt;/DisplayText&gt;&lt;record&gt;&lt;rec-number&gt;57&lt;/rec-number&gt;&lt;foreign-keys&gt;&lt;key app="EN" db-id="wvtedtx2hrstz2erp9c55axj9t2tp5pptfpp" timestamp="1647474274"&gt;57&lt;/key&gt;&lt;/foreign-keys&gt;&lt;ref-type name="Journal Article"&gt;17&lt;/ref-type&gt;&lt;contributors&gt;&lt;authors&gt;&lt;author&gt;Carley, Simon&lt;/author&gt;&lt;author&gt;Mackway-Jones, Kevin&lt;/author&gt;&lt;author&gt;Randic, Luka&lt;/author&gt;&lt;author&gt;Dunn, Ken&lt;/author&gt;&lt;/authors&gt;&lt;/contributors&gt;&lt;titles&gt;&lt;title&gt;Planning for major burns incidents by implementing an accelerated Delphi technique&lt;/title&gt;&lt;secondary-title&gt;Burns&lt;/secondary-title&gt;&lt;/titles&gt;&lt;periodical&gt;&lt;full-title&gt;Burns&lt;/full-title&gt;&lt;/periodical&gt;&lt;pages&gt;413-418&lt;/pages&gt;&lt;volume&gt;28&lt;/volume&gt;&lt;number&gt;5&lt;/number&gt;&lt;dates&gt;&lt;year&gt;2002&lt;/year&gt;&lt;/dates&gt;&lt;isbn&gt;0305-4179&lt;/isbn&gt;&lt;urls&gt;&lt;/urls&gt;&lt;/record&gt;&lt;/Cite&gt;&lt;/EndNote&gt;</w:instrTex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D3FB3" w:rsidRPr="00FD3FB3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57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D95F7E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D530CB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061C89A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source document/ report</w:t>
            </w:r>
          </w:p>
        </w:tc>
        <w:tc>
          <w:tcPr>
            <w:tcW w:w="1170" w:type="dxa"/>
          </w:tcPr>
          <w:p w14:paraId="0FD8863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00A26DB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258992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BF7DDB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F024AA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5F64B2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4ADB51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70812D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BC858E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6F9DF7DC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8ECD82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58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12C76B5" w14:textId="5895F4EB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astle 2006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astle&lt;/Author&gt;&lt;Year&gt;2006&lt;/Year&gt;&lt;RecNum&gt;58&lt;/RecNum&gt;&lt;DisplayText&gt;&lt;style face="superscript"&gt;58&lt;/style&gt;&lt;/DisplayText&gt;&lt;record&gt;&lt;rec-number&gt;58&lt;/rec-number&gt;&lt;foreign-keys&gt;&lt;key app="EN" db-id="wvtedtx2hrstz2erp9c55axj9t2tp5pptfpp" timestamp="1647474296"&gt;58&lt;/key&gt;&lt;/foreign-keys&gt;&lt;ref-type name="Journal Article"&gt;17&lt;/ref-type&gt;&lt;contributors&gt;&lt;authors&gt;&lt;author&gt;Castle, Nick&lt;/author&gt;&lt;/authors&gt;&lt;/contributors&gt;&lt;titles&gt;&lt;title&gt;Triage and transport decisions after mass casualty incidents&lt;/title&gt;&lt;secondary-title&gt;Emergency Nurse&lt;/secondary-title&gt;&lt;/titles&gt;&lt;periodical&gt;&lt;full-title&gt;emergency nurse&lt;/full-title&gt;&lt;/periodical&gt;&lt;volume&gt;14&lt;/volume&gt;&lt;number&gt;1&lt;/number&gt;&lt;dates&gt;&lt;year&gt;2006&lt;/year&gt;&lt;/dates&gt;&lt;isbn&gt;1354-5752&lt;/isbn&gt;&lt;urls&gt;&lt;/urls&gt;&lt;/record&gt;&lt;/Cite&gt;&lt;/EndNote&gt;</w:instrTex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D3FB3" w:rsidRPr="00FD3FB3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58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1D2B5E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B982E1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282CE86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view article</w:t>
            </w:r>
          </w:p>
        </w:tc>
        <w:tc>
          <w:tcPr>
            <w:tcW w:w="1170" w:type="dxa"/>
          </w:tcPr>
          <w:p w14:paraId="5DDD365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0A79E5B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16F90D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013D09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335CD7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218B57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8F7A81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FF9209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364730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7AAE3112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A3A99C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59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52B1015" w14:textId="6FF7B680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atlett 2011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atlett&lt;/Author&gt;&lt;Year&gt;2011&lt;/Year&gt;&lt;RecNum&gt;59&lt;/RecNum&gt;&lt;DisplayText&gt;&lt;style face="superscript"&gt;59&lt;/style&gt;&lt;/DisplayText&gt;&lt;record&gt;&lt;rec-number&gt;59&lt;/rec-number&gt;&lt;foreign-keys&gt;&lt;key app="EN" db-id="wvtedtx2hrstz2erp9c55axj9t2tp5pptfpp" timestamp="1647474315"&gt;59&lt;/key&gt;&lt;/foreign-keys&gt;&lt;ref-type name="Journal Article"&gt;17&lt;/ref-type&gt;&lt;contributors&gt;&lt;authors&gt;&lt;author&gt;Catlett, Christina L&lt;/author&gt;&lt;author&gt;Jenkins, J Lee&lt;/author&gt;&lt;author&gt;Millin, Michael G&lt;/author&gt;&lt;/authors&gt;&lt;/contributors&gt;&lt;titles&gt;&lt;title&gt;Role of emergency medical services in disaster response: resource document for the National Association of EMS Physicians position statement&lt;/title&gt;&lt;secondary-title&gt;Prehospital Emergency Care&lt;/secondary-title&gt;&lt;/titles&gt;&lt;periodical&gt;&lt;full-title&gt;Prehospital Emergency Care&lt;/full-title&gt;&lt;/periodical&gt;&lt;pages&gt;420-425&lt;/pages&gt;&lt;volume&gt;15&lt;/volume&gt;&lt;number&gt;3&lt;/number&gt;&lt;dates&gt;&lt;year&gt;2011&lt;/year&gt;&lt;/dates&gt;&lt;isbn&gt;1090-3127&lt;/isbn&gt;&lt;urls&gt;&lt;/urls&gt;&lt;/record&gt;&lt;/Cite&gt;&lt;/EndNote&gt;</w:instrTex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D3FB3" w:rsidRPr="00FD3FB3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59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014E1D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C28409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5F42616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source document</w:t>
            </w:r>
          </w:p>
        </w:tc>
        <w:tc>
          <w:tcPr>
            <w:tcW w:w="1170" w:type="dxa"/>
          </w:tcPr>
          <w:p w14:paraId="109EAA9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32025ED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FFCE94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48DD86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0B2D2B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7496E6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71DFFD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4EC0C4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E9FFCB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0FCA3F5F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79D7BC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60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FA214B3" w14:textId="42B215BE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hallen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3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hallen&lt;/Author&gt;&lt;Year&gt;2013&lt;/Year&gt;&lt;RecNum&gt;60&lt;/RecNum&gt;&lt;DisplayText&gt;&lt;style face="superscript"&gt;60&lt;/style&gt;&lt;/DisplayText&gt;&lt;record&gt;&lt;rec-number&gt;60&lt;/rec-number&gt;&lt;foreign-keys&gt;&lt;key app="EN" db-id="wvtedtx2hrstz2erp9c55axj9t2tp5pptfpp" timestamp="1647474333"&gt;60&lt;/key&gt;&lt;/foreign-keys&gt;&lt;ref-type name="Journal Article"&gt;17&lt;/ref-type&gt;&lt;contributors&gt;&lt;authors&gt;&lt;author&gt;Challen, Kirsty&lt;/author&gt;&lt;author&gt;Walter, Darren&lt;/author&gt;&lt;/authors&gt;&lt;/contributors&gt;&lt;titles&gt;&lt;title&gt;Major incident triage: comparative validation using data from 7th July bombings&lt;/title&gt;&lt;secondary-title&gt;Injury&lt;/secondary-title&gt;&lt;/titles&gt;&lt;periodical&gt;&lt;full-title&gt;Injury&lt;/full-title&gt;&lt;/periodical&gt;&lt;pages&gt;629-633&lt;/pages&gt;&lt;volume&gt;44&lt;/volume&gt;&lt;number&gt;5&lt;/number&gt;&lt;dates&gt;&lt;year&gt;2013&lt;/year&gt;&lt;/dates&gt;&lt;isbn&gt;0020-1383&lt;/isbn&gt;&lt;urls&gt;&lt;/urls&gt;&lt;/record&gt;&lt;/Cite&gt;&lt;/EndNote&gt;</w:instrTex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D3FB3" w:rsidRPr="00FD3FB3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60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800F29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767635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045B14A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trospective cohort study</w:t>
            </w:r>
          </w:p>
        </w:tc>
        <w:tc>
          <w:tcPr>
            <w:tcW w:w="1170" w:type="dxa"/>
          </w:tcPr>
          <w:p w14:paraId="3534949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3D359F6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lative efficacy of Triage methods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D31FD6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1D2317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7C0FAD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164356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C61200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515CF0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0B44BB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003DDEB7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CEDCB5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61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99ED2C6" w14:textId="43C795B6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ha 2016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ha&lt;/Author&gt;&lt;Year&gt;2017&lt;/Year&gt;&lt;RecNum&gt;61&lt;/RecNum&gt;&lt;DisplayText&gt;&lt;style face="superscript"&gt;61&lt;/style&gt;&lt;/DisplayText&gt;&lt;record&gt;&lt;rec-number&gt;61&lt;/rec-number&gt;&lt;foreign-keys&gt;&lt;key app="EN" db-id="wvtedtx2hrstz2erp9c55axj9t2tp5pptfpp" timestamp="1647474360"&gt;61&lt;/key&gt;&lt;/foreign-keys&gt;&lt;ref-type name="Journal Article"&gt;17&lt;/ref-type&gt;&lt;contributors&gt;&lt;authors&gt;&lt;author&gt;Cha, Myeong-il&lt;/author&gt;&lt;author&gt;Kim, Gi-Woon&lt;/author&gt;&lt;author&gt;Kim, Chu-Hyun&lt;/author&gt;&lt;author&gt;Choa, Minhong&lt;/author&gt;&lt;author&gt;Choi, Dai-Hai&lt;/author&gt;&lt;author&gt;Kim, Inbyung&lt;/author&gt;&lt;author&gt;Wang, Soon-Joo&lt;/author&gt;&lt;author&gt;Yoo, In-Sool&lt;/author&gt;&lt;author&gt;Yoon, Han-Deok&lt;/author&gt;&lt;author&gt;Lee, Kang-Hyun&lt;/author&gt;&lt;/authors&gt;&lt;/contributors&gt;&lt;titles&gt;&lt;title&gt;A study on the disaster medical response during the Mauna Ocean resort gymnasium collapse&lt;/title&gt;&lt;secondary-title&gt;Journal of the Korean Society of Emergency Medicine&lt;/secondary-title&gt;&lt;/titles&gt;&lt;periodical&gt;&lt;full-title&gt;Journal of the Korean Society of Emergency Medicine&lt;/full-title&gt;&lt;/periodical&gt;&lt;pages&gt;97-108&lt;/pages&gt;&lt;dates&gt;&lt;year&gt;2017&lt;/year&gt;&lt;/dates&gt;&lt;urls&gt;&lt;/urls&gt;&lt;/record&gt;&lt;/Cite&gt;&lt;/EndNote&gt;</w:instrTex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D3FB3" w:rsidRPr="00FD3FB3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61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D08CDA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5C70DD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206B8A9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ase study</w:t>
            </w:r>
          </w:p>
        </w:tc>
        <w:tc>
          <w:tcPr>
            <w:tcW w:w="1170" w:type="dxa"/>
          </w:tcPr>
          <w:p w14:paraId="58B16CC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29A6A33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8CFA90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1935E2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D9019C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C3A64D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73BCC7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C1F15A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F8F1C5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3D682BA6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095C80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62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D28960E" w14:textId="027AF30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hang 2014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hang&lt;/Author&gt;&lt;Year&gt;2014&lt;/Year&gt;&lt;RecNum&gt;62&lt;/RecNum&gt;&lt;DisplayText&gt;&lt;style face="superscript"&gt;62&lt;/style&gt;&lt;/DisplayText&gt;&lt;record&gt;&lt;rec-number&gt;62&lt;/rec-number&gt;&lt;foreign-keys&gt;&lt;key app="EN" db-id="wvtedtx2hrstz2erp9c55axj9t2tp5pptfpp" timestamp="1647474423"&gt;62&lt;/key&gt;&lt;/foreign-keys&gt;&lt;ref-type name="Journal Article"&gt;17&lt;/ref-type&gt;&lt;contributors&gt;&lt;authors&gt;&lt;author&gt;Chang, Beverly P&lt;/author&gt;&lt;author&gt;Vacanti, Joshua C&lt;/author&gt;&lt;author&gt;Michaud, Yvonne&lt;/author&gt;&lt;author&gt;Flanagan, Hugh&lt;/author&gt;&lt;author&gt;Urman, Richard D&lt;/author&gt;&lt;/authors&gt;&lt;/contributors&gt;&lt;titles&gt;&lt;title&gt;Emotional intelligence in the operating room: analysis from the Boston Marathon bombing&lt;/title&gt;&lt;secondary-title&gt;American Journal of Disaster Medicine&lt;/secondary-title&gt;&lt;/titles&gt;&lt;periodical&gt;&lt;full-title&gt;American Journal of Disaster Medicine&lt;/full-title&gt;&lt;/periodical&gt;&lt;pages&gt;77-85&lt;/pages&gt;&lt;volume&gt;9&lt;/volume&gt;&lt;number&gt;2&lt;/number&gt;&lt;dates&gt;&lt;year&gt;2014&lt;/year&gt;&lt;/dates&gt;&lt;isbn&gt;1932-149X&lt;/isbn&gt;&lt;urls&gt;&lt;/urls&gt;&lt;/record&gt;&lt;/Cite&gt;&lt;/EndNote&gt;</w:instrTex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D3FB3" w:rsidRPr="00FD3FB3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62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9117E9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F312E4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5CCA57E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escriptive study</w:t>
            </w:r>
          </w:p>
        </w:tc>
        <w:tc>
          <w:tcPr>
            <w:tcW w:w="1170" w:type="dxa"/>
          </w:tcPr>
          <w:p w14:paraId="599C070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51C6488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ED9F4C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A8F7E6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DF1440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BCACD9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E3E74E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D16666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F62692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408ECB7B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05F412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63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153DB7F" w14:textId="7CABDA58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hilcott 2014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hilcott&lt;/Author&gt;&lt;Year&gt;2014&lt;/Year&gt;&lt;RecNum&gt;63&lt;/RecNum&gt;&lt;DisplayText&gt;&lt;style face="superscript"&gt;63&lt;/style&gt;&lt;/DisplayText&gt;&lt;record&gt;&lt;rec-number&gt;63&lt;/rec-number&gt;&lt;foreign-keys&gt;&lt;key app="EN" db-id="wvtedtx2hrstz2erp9c55axj9t2tp5pptfpp" timestamp="1647474463"&gt;63&lt;/key&gt;&lt;/foreign-keys&gt;&lt;ref-type name="Journal Article"&gt;17&lt;/ref-type&gt;&lt;contributors&gt;&lt;authors&gt;&lt;author&gt;Chilcott, Robert P&lt;/author&gt;&lt;/authors&gt;&lt;/contributors&gt;&lt;titles&gt;&lt;title&gt;Managing mass casualties and decontamination&lt;/title&gt;&lt;secondary-title&gt;Environment International&lt;/secondary-title&gt;&lt;/titles&gt;&lt;periodical&gt;&lt;full-title&gt;Environment international&lt;/full-title&gt;&lt;/periodical&gt;&lt;pages&gt;37-45&lt;/pages&gt;&lt;volume&gt;72&lt;/volume&gt;&lt;dates&gt;&lt;year&gt;2014&lt;/year&gt;&lt;/dates&gt;&lt;isbn&gt;0160-4120&lt;/isbn&gt;&lt;urls&gt;&lt;/urls&gt;&lt;/record&gt;&lt;/Cite&gt;&lt;/EndNote&gt;</w:instrTex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D3FB3" w:rsidRPr="00FD3FB3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63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9187EE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BC9A07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111CC2D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view article</w:t>
            </w:r>
          </w:p>
        </w:tc>
        <w:tc>
          <w:tcPr>
            <w:tcW w:w="1170" w:type="dxa"/>
          </w:tcPr>
          <w:p w14:paraId="176B063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7FD99B6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A2CC10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1F6CD6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4323B9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625B80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012962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41812D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A96A6E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395B0EEB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121116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64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CA5E048" w14:textId="7D2D462E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hilcott 2019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hilcott&lt;/Author&gt;&lt;Year&gt;2019&lt;/Year&gt;&lt;RecNum&gt;64&lt;/RecNum&gt;&lt;DisplayText&gt;&lt;style face="superscript"&gt;64&lt;/style&gt;&lt;/DisplayText&gt;&lt;record&gt;&lt;rec-number&gt;64&lt;/rec-number&gt;&lt;foreign-keys&gt;&lt;key app="EN" db-id="wvtedtx2hrstz2erp9c55axj9t2tp5pptfpp" timestamp="1647474465"&gt;64&lt;/key&gt;&lt;/foreign-keys&gt;&lt;ref-type name="Journal Article"&gt;17&lt;/ref-type&gt;&lt;contributors&gt;&lt;authors&gt;&lt;author&gt;Chilcott, Robert P&lt;/author&gt;&lt;author&gt;Larner, Joanne&lt;/author&gt;&lt;author&gt;Durrant, Adam&lt;/author&gt;&lt;author&gt;Hughes, Philip&lt;/author&gt;&lt;author&gt;Mahalingam, Devanya&lt;/author&gt;&lt;author&gt;Rivers, Samantha&lt;/author&gt;&lt;author&gt;Thomas, Elliot&lt;/author&gt;&lt;author&gt;Amer, Nevine&lt;/author&gt;&lt;author&gt;Barrett, Mark&lt;/author&gt;&lt;author&gt;Matar, Hazem&lt;/author&gt;&lt;/authors&gt;&lt;/contributors&gt;&lt;titles&gt;&lt;title&gt;Evaluation of US Federal Guidelines (Primary Response Incident Scene Management [PRISM]) for mass decontamination of casualties during the initial operational response to a chemical incident&lt;/title&gt;&lt;secondary-title&gt;Annals of Emergency Medicine&lt;/secondary-title&gt;&lt;/titles&gt;&lt;periodical&gt;&lt;full-title&gt;Annals of emergency medicine&lt;/full-title&gt;&lt;/periodical&gt;&lt;pages&gt;671-684&lt;/pages&gt;&lt;volume&gt;73&lt;/volume&gt;&lt;number&gt;6&lt;/number&gt;&lt;dates&gt;&lt;year&gt;2019&lt;/year&gt;&lt;/dates&gt;&lt;isbn&gt;0196-0644&lt;/isbn&gt;&lt;urls&gt;&lt;/urls&gt;&lt;/record&gt;&lt;/Cite&gt;&lt;/EndNote&gt;</w:instrTex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D3FB3" w:rsidRPr="00FD3FB3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64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299FCA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87E6BF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450169C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Experimental / comparative study</w:t>
            </w:r>
          </w:p>
        </w:tc>
        <w:tc>
          <w:tcPr>
            <w:tcW w:w="1170" w:type="dxa"/>
          </w:tcPr>
          <w:p w14:paraId="6244D3B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057AB8B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Relative efficacy of </w:t>
            </w: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econ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methods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00D4F3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9A60D0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24DFFD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55D779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DC2699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659E8D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245C31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267236E8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5582FF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65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3356528" w14:textId="46D2E571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him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07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him&lt;/Author&gt;&lt;Year&gt;2007&lt;/Year&gt;&lt;RecNum&gt;65&lt;/RecNum&gt;&lt;DisplayText&gt;&lt;style face="superscript"&gt;65&lt;/style&gt;&lt;/DisplayText&gt;&lt;record&gt;&lt;rec-number&gt;65&lt;/rec-number&gt;&lt;foreign-keys&gt;&lt;key app="EN" db-id="wvtedtx2hrstz2erp9c55axj9t2tp5pptfpp" timestamp="1647474499"&gt;65&lt;/key&gt;&lt;/foreign-keys&gt;&lt;ref-type name="Journal Article"&gt;17&lt;/ref-type&gt;&lt;contributors&gt;&lt;authors&gt;&lt;author&gt;Chim, Harvey&lt;/author&gt;&lt;author&gt;Yew, Woon Si&lt;/author&gt;&lt;author&gt;Song, Colin&lt;/author&gt;&lt;/authors&gt;&lt;/contributors&gt;&lt;titles&gt;&lt;title&gt;Managing burn victims of suicide bombing attacks: outcomes, lessons learnt, and changes made from three attacks in Indonesia&lt;/title&gt;&lt;secondary-title&gt;Critical Care&lt;/secondary-title&gt;&lt;/titles&gt;&lt;periodical&gt;&lt;full-title&gt;Critical care&lt;/full-title&gt;&lt;/periodical&gt;&lt;pages&gt;1-9&lt;/pages&gt;&lt;volume&gt;11&lt;/volume&gt;&lt;number&gt;1&lt;/number&gt;&lt;dates&gt;&lt;year&gt;2007&lt;/year&gt;&lt;/dates&gt;&lt;isbn&gt;1364-8535&lt;/isbn&gt;&lt;urls&gt;&lt;/urls&gt;&lt;/record&gt;&lt;/Cite&gt;&lt;/EndNote&gt;</w:instrTex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D3FB3" w:rsidRPr="00FD3FB3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65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276998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AEDB73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</w:tcPr>
          <w:p w14:paraId="6C9BE3D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escriptive study</w:t>
            </w:r>
          </w:p>
        </w:tc>
        <w:tc>
          <w:tcPr>
            <w:tcW w:w="1170" w:type="dxa"/>
          </w:tcPr>
          <w:p w14:paraId="3380CE4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6F7565F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5D559C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4E0C40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DCD6A5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C75094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0F1F72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DA397D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805ED6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4F4944B8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6B120A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66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43D5265" w14:textId="437F1009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hing 2019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hing&lt;/Author&gt;&lt;Year&gt;2021&lt;/Year&gt;&lt;RecNum&gt;66&lt;/RecNum&gt;&lt;DisplayText&gt;&lt;style face="superscript"&gt;66&lt;/style&gt;&lt;/DisplayText&gt;&lt;record&gt;&lt;rec-number&gt;66&lt;/rec-number&gt;&lt;foreign-keys&gt;&lt;key app="EN" db-id="wvtedtx2hrstz2erp9c55axj9t2tp5pptfpp" timestamp="1647474515"&gt;66&lt;/key&gt;&lt;/foreign-keys&gt;&lt;ref-type name="Journal Article"&gt;17&lt;/ref-type&gt;&lt;contributors&gt;&lt;authors&gt;&lt;author&gt;Ching, Peñafrancia E&lt;/author&gt;&lt;author&gt;Lazaro, Rolando T&lt;/author&gt;&lt;/authors&gt;&lt;/contributors&gt;&lt;titles&gt;&lt;title&gt;Preparation, roles, and responsibilities of Filipino occupational therapists in disaster preparedness, response, and recovery&lt;/title&gt;&lt;secondary-title&gt;Disability and Rehabilitation&lt;/secondary-title&gt;&lt;/titles&gt;&lt;periodical&gt;&lt;full-title&gt;Disability and rehabilitation&lt;/full-title&gt;&lt;/periodical&gt;&lt;pages&gt;1333-1340&lt;/pages&gt;&lt;volume&gt;43&lt;/volume&gt;&lt;number&gt;9&lt;/number&gt;&lt;dates&gt;&lt;year&gt;2021&lt;/year&gt;&lt;/dates&gt;&lt;isbn&gt;0963-8288&lt;/isbn&gt;&lt;urls&gt;&lt;/urls&gt;&lt;/record&gt;&lt;/Cite&gt;&lt;/EndNote&gt;</w:instrTex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D3FB3" w:rsidRPr="00FD3FB3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66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F8ED65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5C1A5C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</w:tcPr>
          <w:p w14:paraId="61021C9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ross sectional survey</w:t>
            </w:r>
          </w:p>
          <w:p w14:paraId="290F770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</w:tcPr>
          <w:p w14:paraId="51569E9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030EC62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8D54C1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9D5F55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031DE4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42A05B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B29295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5241F9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5DBE0B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2A0A5AC9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8DE181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67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B4E1A1F" w14:textId="298572C9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hristian 2014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hristian&lt;/Author&gt;&lt;Year&gt;2014&lt;/Year&gt;&lt;RecNum&gt;182&lt;/RecNum&gt;&lt;DisplayText&gt;&lt;style face="superscript"&gt;67&lt;/style&gt;&lt;/DisplayText&gt;&lt;record&gt;&lt;rec-number&gt;182&lt;/rec-number&gt;&lt;foreign-keys&gt;&lt;key app="EN" db-id="wvtedtx2hrstz2erp9c55axj9t2tp5pptfpp" timestamp="1647814520"&gt;182&lt;/key&gt;&lt;/foreign-keys&gt;&lt;ref-type name="Journal Article"&gt;17&lt;/ref-type&gt;&lt;contributors&gt;&lt;authors&gt;&lt;author&gt;Christian, Michael D&lt;/author&gt;&lt;author&gt;Sprung, Charles L&lt;/author&gt;&lt;author&gt;King, Mary A&lt;/author&gt;&lt;author&gt;Dichter, Jeffrey R&lt;/author&gt;&lt;author&gt;Kissoon, Niranjan&lt;/author&gt;&lt;author&gt;Devereaux, Asha V&lt;/author&gt;&lt;author&gt;Gomersall, Charles D&lt;/author&gt;&lt;/authors&gt;&lt;/contributors&gt;&lt;titles&gt;&lt;title&gt;Triage: care of the critically ill and injured during pandemics and disasters: CHEST consensus statement&lt;/title&gt;&lt;secondary-title&gt;Chest&lt;/secondary-title&gt;&lt;/titles&gt;&lt;periodical&gt;&lt;full-title&gt;Chest&lt;/full-title&gt;&lt;/periodical&gt;&lt;pages&gt;e61S-e74S&lt;/pages&gt;&lt;volume&gt;146&lt;/volume&gt;&lt;number&gt;4&lt;/number&gt;&lt;dates&gt;&lt;year&gt;2014&lt;/year&gt;&lt;/dates&gt;&lt;isbn&gt;0012-3692&lt;/isbn&gt;&lt;urls&gt;&lt;/urls&gt;&lt;/record&gt;&lt;/Cite&gt;&lt;/EndNote&gt;</w:instrTex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D3FB3" w:rsidRPr="00FD3FB3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67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E4CD7D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5018FB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57F2A72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source document</w:t>
            </w:r>
          </w:p>
        </w:tc>
        <w:tc>
          <w:tcPr>
            <w:tcW w:w="1170" w:type="dxa"/>
          </w:tcPr>
          <w:p w14:paraId="1302ACC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68AB179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6B42E9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96CBFB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C04577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D9BD3E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E1D524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5EB714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46461D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23B575A2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A49972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68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4388D9C" w14:textId="7B36BC1B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laudius 2015</w:t>
            </w:r>
            <w:r w:rsidR="0082669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82669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laudius&lt;/Author&gt;&lt;Year&gt;2015&lt;/Year&gt;&lt;RecNum&gt;68&lt;/RecNum&gt;&lt;DisplayText&gt;&lt;style face="superscript"&gt;68&lt;/style&gt;&lt;/DisplayText&gt;&lt;record&gt;&lt;rec-number&gt;68&lt;/rec-number&gt;&lt;foreign-keys&gt;&lt;key app="EN" db-id="wvtedtx2hrstz2erp9c55axj9t2tp5pptfpp" timestamp="1647474561"&gt;68&lt;/key&gt;&lt;/foreign-keys&gt;&lt;ref-type name="Journal Article"&gt;17&lt;/ref-type&gt;&lt;contributors&gt;&lt;authors&gt;&lt;author&gt;Claudius, Ilene&lt;/author&gt;&lt;author&gt;Kaji, Amy H&lt;/author&gt;&lt;author&gt;Santillanes, Genevieve&lt;/author&gt;&lt;author&gt;Cicero, Mark X&lt;/author&gt;&lt;author&gt;Donofrio, J Joelle&lt;/author&gt;&lt;author&gt;Gausche-Hill, Marianne&lt;/author&gt;&lt;author&gt;Srinivasan, Saranya&lt;/author&gt;&lt;author&gt;Chang, Todd P&lt;/author&gt;&lt;/authors&gt;&lt;/contributors&gt;&lt;titles&gt;&lt;title&gt;Accuracy, efficiency, and inappropriate actions using JumpSTART triage in MCI simulations&lt;/title&gt;&lt;secondary-title&gt;Prehospital and Disaster Medicine&lt;/secondary-title&gt;&lt;/titles&gt;&lt;periodical&gt;&lt;full-title&gt;Prehospital and Disaster Medicine&lt;/full-title&gt;&lt;/periodical&gt;&lt;pages&gt;457-460&lt;/pages&gt;&lt;volume&gt;30&lt;/volume&gt;&lt;number&gt;5&lt;/number&gt;&lt;dates&gt;&lt;year&gt;2015&lt;/year&gt;&lt;/dates&gt;&lt;isbn&gt;1049-023X&lt;/isbn&gt;&lt;urls&gt;&lt;/urls&gt;&lt;/record&gt;&lt;/Cite&gt;&lt;/EndNote&gt;</w:instrText>
            </w:r>
            <w:r w:rsidR="0082669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2669D" w:rsidRPr="0082669D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68</w:t>
            </w:r>
            <w:r w:rsidR="0082669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89D565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7070C9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247A0E4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Observational</w:t>
            </w:r>
          </w:p>
        </w:tc>
        <w:tc>
          <w:tcPr>
            <w:tcW w:w="1170" w:type="dxa"/>
          </w:tcPr>
          <w:p w14:paraId="7981F64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09D20F1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Triage accuracy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A9A6ED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19A83B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FBB24D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98162E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3BD5D5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2B1B4E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6750E6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5253CA2C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36E8BE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69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2F95A9B" w14:textId="4C7FF6F1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laudius 2015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82669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laudius&lt;/Author&gt;&lt;Year&gt;2015&lt;/Year&gt;&lt;RecNum&gt;69&lt;/RecNum&gt;&lt;DisplayText&gt;&lt;style face="superscript"&gt;69&lt;/style&gt;&lt;/DisplayText&gt;&lt;record&gt;&lt;rec-number&gt;69&lt;/rec-number&gt;&lt;foreign-keys&gt;&lt;key app="EN" db-id="wvtedtx2hrstz2erp9c55axj9t2tp5pptfpp" timestamp="1647474582"&gt;69&lt;/key&gt;&lt;/foreign-keys&gt;&lt;ref-type name="Journal Article"&gt;17&lt;/ref-type&gt;&lt;contributors&gt;&lt;authors&gt;&lt;author&gt;Claudius, Ilene&lt;/author&gt;&lt;author&gt;Kaji, Amy&lt;/author&gt;&lt;author&gt;Santillanes, Genevieve&lt;/author&gt;&lt;author&gt;Cicero, Mark&lt;/author&gt;&lt;author&gt;Donofrio, J Joelle&lt;/author&gt;&lt;author&gt;Gausche-Hill, Marianne&lt;/author&gt;&lt;author&gt;Srinivasan, Saranya&lt;/author&gt;&lt;author&gt;Chang, Todd P&lt;/author&gt;&lt;/authors&gt;&lt;/contributors&gt;&lt;titles&gt;&lt;title&gt;Comparison of computerized patients versus live moulaged actors for a mass-casualty drill&lt;/title&gt;&lt;secondary-title&gt;Prehospital and Disaster Medicine&lt;/secondary-title&gt;&lt;/titles&gt;&lt;periodical&gt;&lt;full-title&gt;Prehospital and Disaster Medicine&lt;/full-title&gt;&lt;/periodical&gt;&lt;pages&gt;438-442&lt;/pages&gt;&lt;volume&gt;30&lt;/volume&gt;&lt;number&gt;5&lt;/number&gt;&lt;dates&gt;&lt;year&gt;2015&lt;/year&gt;&lt;/dates&gt;&lt;isbn&gt;1049-023X&lt;/isbn&gt;&lt;urls&gt;&lt;/urls&gt;&lt;/record&gt;&lt;/Cite&gt;&lt;/EndNote&gt;</w:instrTex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2669D" w:rsidRPr="0082669D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69</w:t>
            </w:r>
            <w:r w:rsidR="00FD3FB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315CFA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6CC810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0E7FB6E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Experimental / comparative study</w:t>
            </w:r>
          </w:p>
        </w:tc>
        <w:tc>
          <w:tcPr>
            <w:tcW w:w="1170" w:type="dxa"/>
          </w:tcPr>
          <w:p w14:paraId="549873F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mputerized vs. live simulation</w:t>
            </w:r>
          </w:p>
        </w:tc>
        <w:tc>
          <w:tcPr>
            <w:tcW w:w="1080" w:type="dxa"/>
          </w:tcPr>
          <w:p w14:paraId="77A59F7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Triage accuracy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7E3CF8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99C6D1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111F46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8DA069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F3B62E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44F5EB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3F2528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6CC2D81F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37FD35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70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9DCD81B" w14:textId="5788AF5B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cco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9</w:t>
            </w:r>
            <w:r w:rsidR="0082669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82669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occo&lt;/Author&gt;&lt;Year&gt;2019&lt;/Year&gt;&lt;RecNum&gt;70&lt;/RecNum&gt;&lt;DisplayText&gt;&lt;style face="superscript"&gt;70&lt;/style&gt;&lt;/DisplayText&gt;&lt;record&gt;&lt;rec-number&gt;70&lt;/rec-number&gt;&lt;foreign-keys&gt;&lt;key app="EN" db-id="wvtedtx2hrstz2erp9c55axj9t2tp5pptfpp" timestamp="1647474600"&gt;70&lt;/key&gt;&lt;/foreign-keys&gt;&lt;ref-type name="Journal Article"&gt;17&lt;/ref-type&gt;&lt;contributors&gt;&lt;authors&gt;&lt;author&gt;Cocco, Claudia&lt;/author&gt;&lt;author&gt;Thomas-Boaz, Will&lt;/author&gt;&lt;/authors&gt;&lt;/contributors&gt;&lt;titles&gt;&lt;title&gt;Preparedness planning and response to a mass-casualty incident: A case study of Sunnybrook Health Sciences Centre&lt;/title&gt;&lt;secondary-title&gt;Journal of Business Continuity &amp;amp; Emergency Planning&lt;/secondary-title&gt;&lt;/titles&gt;&lt;periodical&gt;&lt;full-title&gt;Journal of Business Continuity &amp;amp; Emergency Planning&lt;/full-title&gt;&lt;/periodical&gt;&lt;pages&gt;6-21&lt;/pages&gt;&lt;volume&gt;13&lt;/volume&gt;&lt;number&gt;1&lt;/number&gt;&lt;dates&gt;&lt;year&gt;2019&lt;/year&gt;&lt;/dates&gt;&lt;isbn&gt;1749-9216&lt;/isbn&gt;&lt;urls&gt;&lt;/urls&gt;&lt;/record&gt;&lt;/Cite&gt;&lt;/EndNote&gt;</w:instrText>
            </w:r>
            <w:r w:rsidR="0082669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2669D" w:rsidRPr="0082669D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70</w:t>
            </w:r>
            <w:r w:rsidR="0082669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85B293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C48558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5E0516E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ase study</w:t>
            </w:r>
          </w:p>
        </w:tc>
        <w:tc>
          <w:tcPr>
            <w:tcW w:w="1170" w:type="dxa"/>
          </w:tcPr>
          <w:p w14:paraId="044C31A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7A197AB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E853D9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898501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644C5A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75FDFA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413DBC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8E3B13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2128D4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396558D7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9EA1CB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71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55C7144" w14:textId="405D1A72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llignon 2008</w:t>
            </w:r>
            <w:r w:rsidR="0082669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82669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ollignon U&lt;/Author&gt;&lt;Year&gt;2008&lt;/Year&gt;&lt;RecNum&gt;71&lt;/RecNum&gt;&lt;DisplayText&gt;&lt;style face="superscript"&gt;71&lt;/style&gt;&lt;/DisplayText&gt;&lt;record&gt;&lt;rec-number&gt;71&lt;/rec-number&gt;&lt;foreign-keys&gt;&lt;key app="EN" db-id="wvtedtx2hrstz2erp9c55axj9t2tp5pptfpp" timestamp="1647474880"&gt;71&lt;/key&gt;&lt;/foreign-keys&gt;&lt;ref-type name="Journal Article"&gt;17&lt;/ref-type&gt;&lt;contributors&gt;&lt;authors&gt;&lt;author&gt;Collignon U, &lt;/author&gt;&lt;author&gt;England E. &lt;/author&gt;&lt;/authors&gt;&lt;/contributors&gt;&lt;titles&gt;&lt;title&gt;Be prepared for a major incident by careful planning&lt;/title&gt;&lt;secondary-title&gt;Pharmacy in Practice&lt;/secondary-title&gt;&lt;/titles&gt;&lt;periodical&gt;&lt;full-title&gt;Pharmacy in Practice&lt;/full-title&gt;&lt;/periodical&gt;&lt;pages&gt;233-239&lt;/pages&gt;&lt;volume&gt;18&lt;/volume&gt;&lt;number&gt;7&lt;/number&gt;&lt;dates&gt;&lt;year&gt;2008&lt;/year&gt;&lt;/dates&gt;&lt;urls&gt;&lt;/urls&gt;&lt;/record&gt;&lt;/Cite&gt;&lt;/EndNote&gt;</w:instrText>
            </w:r>
            <w:r w:rsidR="0082669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2669D" w:rsidRPr="0082669D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71</w:t>
            </w:r>
            <w:r w:rsidR="0082669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672474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9250EC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3DB5247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mmentary</w:t>
            </w:r>
          </w:p>
        </w:tc>
        <w:tc>
          <w:tcPr>
            <w:tcW w:w="1170" w:type="dxa"/>
          </w:tcPr>
          <w:p w14:paraId="6943BA5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6650C41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380A04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8923E9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D778BB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E38683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502D34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871428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C133F0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08AC48AB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00E089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72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56C9CEA" w14:textId="653946DA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mfort 2004</w:t>
            </w:r>
            <w:r w:rsidR="0082669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82669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omfort&lt;/Author&gt;&lt;Year&gt;2004&lt;/Year&gt;&lt;RecNum&gt;72&lt;/RecNum&gt;&lt;DisplayText&gt;&lt;style face="superscript"&gt;72&lt;/style&gt;&lt;/DisplayText&gt;&lt;record&gt;&lt;rec-number&gt;72&lt;/rec-number&gt;&lt;foreign-keys&gt;&lt;key app="EN" db-id="wvtedtx2hrstz2erp9c55axj9t2tp5pptfpp" timestamp="1647474969"&gt;72&lt;/key&gt;&lt;/foreign-keys&gt;&lt;ref-type name="Journal Article"&gt;17&lt;/ref-type&gt;&lt;contributors&gt;&lt;authors&gt;&lt;author&gt;Comfort, Louise K&lt;/author&gt;&lt;author&gt;Dunn, Mark&lt;/author&gt;&lt;author&gt;Johnson, David&lt;/author&gt;&lt;author&gt;Skertich, Robert&lt;/author&gt;&lt;author&gt;Zagorecki, Adam&lt;/author&gt;&lt;/authors&gt;&lt;/contributors&gt;&lt;titles&gt;&lt;title&gt;Coordination in complex systems: increasing efficiency in disaster mitigation and response&lt;/title&gt;&lt;secondary-title&gt;International Journal of Emergency Management&lt;/secondary-title&gt;&lt;/titles&gt;&lt;periodical&gt;&lt;full-title&gt;International Journal of Emergency Management&lt;/full-title&gt;&lt;/periodical&gt;&lt;pages&gt;62-80&lt;/pages&gt;&lt;volume&gt;2&lt;/volume&gt;&lt;number&gt;1-2&lt;/number&gt;&lt;dates&gt;&lt;year&gt;2004&lt;/year&gt;&lt;/dates&gt;&lt;isbn&gt;1471-4825&lt;/isbn&gt;&lt;urls&gt;&lt;/urls&gt;&lt;/record&gt;&lt;/Cite&gt;&lt;/EndNote&gt;</w:instrText>
            </w:r>
            <w:r w:rsidR="0082669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2669D" w:rsidRPr="0082669D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72</w:t>
            </w:r>
            <w:r w:rsidR="0082669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2CC93D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D50E75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43C6CF1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Experimental study</w:t>
            </w:r>
          </w:p>
        </w:tc>
        <w:tc>
          <w:tcPr>
            <w:tcW w:w="1170" w:type="dxa"/>
          </w:tcPr>
          <w:p w14:paraId="3D0375D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prototype interactive, intelligent, spatial information system (IISIS)</w:t>
            </w:r>
          </w:p>
        </w:tc>
        <w:tc>
          <w:tcPr>
            <w:tcW w:w="1080" w:type="dxa"/>
          </w:tcPr>
          <w:p w14:paraId="48CC230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Efficiency of response and disaster mitigation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A67A0C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4909E3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B131B6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70EC2F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C5B40D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3D29B1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195BE2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49181DE9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46C769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73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00DD6EB" w14:textId="693F123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ne 2000</w:t>
            </w:r>
            <w:r w:rsidR="0082669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82669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one&lt;/Author&gt;&lt;Year&gt;2000&lt;/Year&gt;&lt;RecNum&gt;73&lt;/RecNum&gt;&lt;DisplayText&gt;&lt;style face="superscript"&gt;73&lt;/style&gt;&lt;/DisplayText&gt;&lt;record&gt;&lt;rec-number&gt;73&lt;/rec-number&gt;&lt;foreign-keys&gt;&lt;key app="EN" db-id="wvtedtx2hrstz2erp9c55axj9t2tp5pptfpp" timestamp="1647474997"&gt;73&lt;/key&gt;&lt;/foreign-keys&gt;&lt;ref-type name="Journal Article"&gt;17&lt;/ref-type&gt;&lt;contributors&gt;&lt;authors&gt;&lt;author&gt;Cone, David C&lt;/author&gt;&lt;/authors&gt;&lt;/contributors&gt;&lt;titles&gt;&lt;title&gt;Rescue from the rubble: urban search &amp;amp; rescue&lt;/title&gt;&lt;secondary-title&gt;Prehospital Emergency Care&lt;/secondary-title&gt;&lt;/titles&gt;&lt;periodical&gt;&lt;full-title&gt;Prehospital Emergency Care&lt;/full-title&gt;&lt;/periodical&gt;&lt;pages&gt;352-357&lt;/pages&gt;&lt;volume&gt;4&lt;/volume&gt;&lt;number&gt;4&lt;/number&gt;&lt;dates&gt;&lt;year&gt;2000&lt;/year&gt;&lt;/dates&gt;&lt;isbn&gt;1090-3127&lt;/isbn&gt;&lt;urls&gt;&lt;/urls&gt;&lt;/record&gt;&lt;/Cite&gt;&lt;/EndNote&gt;</w:instrText>
            </w:r>
            <w:r w:rsidR="0082669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2669D" w:rsidRPr="0082669D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73</w:t>
            </w:r>
            <w:r w:rsidR="0082669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DFAD65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AFD300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0E2767E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escriptive study</w:t>
            </w:r>
          </w:p>
        </w:tc>
        <w:tc>
          <w:tcPr>
            <w:tcW w:w="1170" w:type="dxa"/>
          </w:tcPr>
          <w:p w14:paraId="18C93AE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7AE61FD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960461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D6E734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148E26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422561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44CC36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FF1746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D0B646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07D05292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D40409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74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4FAF5F6" w14:textId="67E87538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ne 2009</w:t>
            </w:r>
            <w:r w:rsidR="0082669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82669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one&lt;/Author&gt;&lt;Year&gt;2009&lt;/Year&gt;&lt;RecNum&gt;74&lt;/RecNum&gt;&lt;DisplayText&gt;&lt;style face="superscript"&gt;74&lt;/style&gt;&lt;/DisplayText&gt;&lt;record&gt;&lt;rec-number&gt;74&lt;/rec-number&gt;&lt;foreign-keys&gt;&lt;key app="EN" db-id="wvtedtx2hrstz2erp9c55axj9t2tp5pptfpp" timestamp="1647475043"&gt;74&lt;/key&gt;&lt;/foreign-keys&gt;&lt;ref-type name="Journal Article"&gt;17&lt;/ref-type&gt;&lt;contributors&gt;&lt;authors&gt;&lt;author&gt;Cone, David C&lt;/author&gt;&lt;author&gt;Serra, John&lt;/author&gt;&lt;author&gt;Burns, Kevin&lt;/author&gt;&lt;author&gt;MacMillan, Donald S&lt;/author&gt;&lt;author&gt;Kurland, Lisa&lt;/author&gt;&lt;author&gt;Van Gelder, Carin&lt;/author&gt;&lt;/authors&gt;&lt;/contributors&gt;&lt;titles&gt;&lt;title&gt;Pilot test of the SALT mass casualty triage system&lt;/title&gt;&lt;secondary-title&gt;Prehospital Emergency Care&lt;/secondary-title&gt;&lt;/titles&gt;&lt;periodical&gt;&lt;full-title&gt;Prehospital Emergency Care&lt;/full-title&gt;&lt;/periodical&gt;&lt;pages&gt;536-540&lt;/pages&gt;&lt;volume&gt;13&lt;/volume&gt;&lt;number&gt;4&lt;/number&gt;&lt;dates&gt;&lt;year&gt;2009&lt;/year&gt;&lt;/dates&gt;&lt;isbn&gt;1090-3127&lt;/isbn&gt;&lt;urls&gt;&lt;/urls&gt;&lt;/record&gt;&lt;/Cite&gt;&lt;/EndNote&gt;</w:instrText>
            </w:r>
            <w:r w:rsidR="0082669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2669D" w:rsidRPr="0082669D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74</w:t>
            </w:r>
            <w:r w:rsidR="0082669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ABACA0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AE5BC2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1A6FC17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Observational study</w:t>
            </w:r>
          </w:p>
        </w:tc>
        <w:tc>
          <w:tcPr>
            <w:tcW w:w="1170" w:type="dxa"/>
          </w:tcPr>
          <w:p w14:paraId="4C5DCCE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458A3EC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Triage accuracy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3979DC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A8DBA2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A2C687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4AFF9A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E08D7B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447E70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5772B9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285B501E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DFC512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75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3C316A5" w14:textId="3D824565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ne 2011</w:t>
            </w:r>
            <w:r w:rsidR="0082669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82669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one&lt;/Author&gt;&lt;Year&gt;2011&lt;/Year&gt;&lt;RecNum&gt;75&lt;/RecNum&gt;&lt;DisplayText&gt;&lt;style face="superscript"&gt;75&lt;/style&gt;&lt;/DisplayText&gt;&lt;record&gt;&lt;rec-number&gt;75&lt;/rec-number&gt;&lt;foreign-keys&gt;&lt;key app="EN" db-id="wvtedtx2hrstz2erp9c55axj9t2tp5pptfpp" timestamp="1647475060"&gt;75&lt;/key&gt;&lt;/foreign-keys&gt;&lt;ref-type name="Journal Article"&gt;17&lt;/ref-type&gt;&lt;contributors&gt;&lt;authors&gt;&lt;author&gt;Cone, David C&lt;/author&gt;&lt;author&gt;Serra, John&lt;/author&gt;&lt;author&gt;Kurland, Lisa&lt;/author&gt;&lt;/authors&gt;&lt;/contributors&gt;&lt;titles&gt;&lt;title&gt;Comparison of the SALT and Smart triage systems using a virtual reality simulator with paramedic students&lt;/title&gt;&lt;secondary-title&gt;European Journal of Emergency Medicine&lt;/secondary-title&gt;&lt;/titles&gt;&lt;periodical&gt;&lt;full-title&gt;European journal of emergency medicine&lt;/full-title&gt;&lt;/periodical&gt;&lt;pages&gt;314-321&lt;/pages&gt;&lt;volume&gt;18&lt;/volume&gt;&lt;number&gt;6&lt;/number&gt;&lt;dates&gt;&lt;year&gt;2011&lt;/year&gt;&lt;/dates&gt;&lt;isbn&gt;0969-9546&lt;/isbn&gt;&lt;urls&gt;&lt;/urls&gt;&lt;/record&gt;&lt;/Cite&gt;&lt;/EndNote&gt;</w:instrText>
            </w:r>
            <w:r w:rsidR="0082669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2669D" w:rsidRPr="0082669D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75</w:t>
            </w:r>
            <w:r w:rsidR="0082669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E4895F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1AE701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3C0ED4C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mparative / block-sequential study</w:t>
            </w:r>
          </w:p>
        </w:tc>
        <w:tc>
          <w:tcPr>
            <w:tcW w:w="1170" w:type="dxa"/>
          </w:tcPr>
          <w:p w14:paraId="2005DFD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virtual reality disaster simulation system</w:t>
            </w:r>
          </w:p>
        </w:tc>
        <w:tc>
          <w:tcPr>
            <w:tcW w:w="1080" w:type="dxa"/>
          </w:tcPr>
          <w:p w14:paraId="1C69E7A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Triage accuracy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5E86DE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0CDCD6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24EAE8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F8977E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7C8FDF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4C3663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735070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4C746569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21D47B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76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854455D" w14:textId="2FBDD671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nlon 2011</w:t>
            </w:r>
            <w:r w:rsidR="00363ED8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63ED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onlon&lt;/Author&gt;&lt;Year&gt;2011&lt;/Year&gt;&lt;RecNum&gt;76&lt;/RecNum&gt;&lt;DisplayText&gt;&lt;style face="superscript"&gt;76&lt;/style&gt;&lt;/DisplayText&gt;&lt;record&gt;&lt;rec-number&gt;76&lt;/rec-number&gt;&lt;foreign-keys&gt;&lt;key app="EN" db-id="wvtedtx2hrstz2erp9c55axj9t2tp5pptfpp" timestamp="1647475078"&gt;76&lt;/key&gt;&lt;/foreign-keys&gt;&lt;ref-type name="Journal Article"&gt;17&lt;/ref-type&gt;&lt;contributors&gt;&lt;authors&gt;&lt;author&gt;Conlon, Kathe&lt;/author&gt;&lt;author&gt;Martin, Shawn&lt;/author&gt;&lt;/authors&gt;&lt;/contributors&gt;&lt;titles&gt;&lt;title&gt;‘Just send them all to a burn centre’: managing burn resources in a mass casualty incident&lt;/title&gt;&lt;secondary-title&gt;Journal of Business Continuity &amp;amp; Emergency Planning&lt;/secondary-title&gt;&lt;/titles&gt;&lt;periodical&gt;&lt;full-title&gt;Journal of Business Continuity &amp;amp; Emergency Planning&lt;/full-title&gt;&lt;/periodical&gt;&lt;pages&gt;150-160&lt;/pages&gt;&lt;volume&gt;5&lt;/volume&gt;&lt;number&gt;2&lt;/number&gt;&lt;dates&gt;&lt;year&gt;2011&lt;/year&gt;&lt;/dates&gt;&lt;isbn&gt;1749-9216&lt;/isbn&gt;&lt;urls&gt;&lt;/urls&gt;&lt;/record&gt;&lt;/Cite&gt;&lt;/EndNote&gt;</w:instrText>
            </w:r>
            <w:r w:rsidR="00363ED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63ED8" w:rsidRPr="00363ED8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76</w:t>
            </w:r>
            <w:r w:rsidR="00363ED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3F5E87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BE4C5D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4287DA4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ase study</w:t>
            </w:r>
          </w:p>
        </w:tc>
        <w:tc>
          <w:tcPr>
            <w:tcW w:w="1170" w:type="dxa"/>
          </w:tcPr>
          <w:p w14:paraId="70CD766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15438E5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BB808C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E349E9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3B4F5D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04779D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11B07C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507084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9D49C1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6E5180CE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863453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77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3620654" w14:textId="20D62ABF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rcoran 2012</w:t>
            </w:r>
            <w:r w:rsidR="00363ED8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63ED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orcoran&lt;/Author&gt;&lt;Year&gt;2012&lt;/Year&gt;&lt;RecNum&gt;77&lt;/RecNum&gt;&lt;DisplayText&gt;&lt;style face="superscript"&gt;77&lt;/style&gt;&lt;/DisplayText&gt;&lt;record&gt;&lt;rec-number&gt;77&lt;/rec-number&gt;&lt;foreign-keys&gt;&lt;key app="EN" db-id="wvtedtx2hrstz2erp9c55axj9t2tp5pptfpp" timestamp="1647475105"&gt;77&lt;/key&gt;&lt;/foreign-keys&gt;&lt;ref-type name="Journal Article"&gt;17&lt;/ref-type&gt;&lt;contributors&gt;&lt;authors&gt;&lt;author&gt;Corcoran, Shawn P&lt;/author&gt;&lt;author&gt;Niven, Alexander S&lt;/author&gt;&lt;author&gt;Reese, Jason M&lt;/author&gt;&lt;/authors&gt;&lt;/contributors&gt;&lt;titles&gt;&lt;title&gt;Critical care management of major disasters: a practical guide to disaster preparation in the intensive care unit&lt;/title&gt;&lt;secondary-title&gt;Journal of Intensive Care Medicine&lt;/secondary-title&gt;&lt;/titles&gt;&lt;periodical&gt;&lt;full-title&gt;Journal of intensive care medicine&lt;/full-title&gt;&lt;/periodical&gt;&lt;pages&gt;3-10&lt;/pages&gt;&lt;volume&gt;27&lt;/volume&gt;&lt;number&gt;1&lt;/number&gt;&lt;dates&gt;&lt;year&gt;2012&lt;/year&gt;&lt;/dates&gt;&lt;isbn&gt;0885-0666&lt;/isbn&gt;&lt;urls&gt;&lt;/urls&gt;&lt;/record&gt;&lt;/Cite&gt;&lt;/EndNote&gt;</w:instrText>
            </w:r>
            <w:r w:rsidR="00363ED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63ED8" w:rsidRPr="00363ED8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77</w:t>
            </w:r>
            <w:r w:rsidR="00363ED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299675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21EF9A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695C759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view article</w:t>
            </w:r>
          </w:p>
        </w:tc>
        <w:tc>
          <w:tcPr>
            <w:tcW w:w="1170" w:type="dxa"/>
          </w:tcPr>
          <w:p w14:paraId="1B17768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6E2BB32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D848DE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1457DC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1F6725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68C440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E1B75A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E7C38D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E9E69E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59882C7B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7C7606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78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6C9920D" w14:textId="4EB5489E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rdner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7</w:t>
            </w:r>
            <w:r w:rsidR="00363ED8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63ED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ordner&lt;/Author&gt;&lt;Year&gt;2017&lt;/Year&gt;&lt;RecNum&gt;78&lt;/RecNum&gt;&lt;DisplayText&gt;&lt;style face="superscript"&gt;78&lt;/style&gt;&lt;/DisplayText&gt;&lt;record&gt;&lt;rec-number&gt;78&lt;/rec-number&gt;&lt;foreign-keys&gt;&lt;key app="EN" db-id="wvtedtx2hrstz2erp9c55axj9t2tp5pptfpp" timestamp="1647475132"&gt;78&lt;/key&gt;&lt;/foreign-keys&gt;&lt;ref-type name="Journal Article"&gt;17&lt;/ref-type&gt;&lt;contributors&gt;&lt;authors&gt;&lt;author&gt;Cordner, Stephen&lt;/author&gt;&lt;author&gt;Ellingham, Sarah TD&lt;/author&gt;&lt;/authors&gt;&lt;/contributors&gt;&lt;titles&gt;&lt;title&gt;Two halves make a whole: both first responders and experts are needed for the management and identification of the dead in large disasters&lt;/title&gt;&lt;secondary-title&gt;Forensic Science International&lt;/secondary-title&gt;&lt;/titles&gt;&lt;periodical&gt;&lt;full-title&gt;Forensic science international&lt;/full-title&gt;&lt;/periodical&gt;&lt;pages&gt;60-64&lt;/pages&gt;&lt;volume&gt;279&lt;/volume&gt;&lt;dates&gt;&lt;year&gt;2017&lt;/year&gt;&lt;/dates&gt;&lt;isbn&gt;0379-0738&lt;/isbn&gt;&lt;urls&gt;&lt;/urls&gt;&lt;/record&gt;&lt;/Cite&gt;&lt;/EndNote&gt;</w:instrText>
            </w:r>
            <w:r w:rsidR="00363ED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63ED8" w:rsidRPr="00363ED8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78</w:t>
            </w:r>
            <w:r w:rsidR="00363ED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DF4DFA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633F45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423160B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mmentary</w:t>
            </w:r>
          </w:p>
        </w:tc>
        <w:tc>
          <w:tcPr>
            <w:tcW w:w="1170" w:type="dxa"/>
          </w:tcPr>
          <w:p w14:paraId="7B57D51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7396F5A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15ACBE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34E2F3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976554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BB36E2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D94F9F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745B2D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7EA108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40CEA142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81F620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79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7012766" w14:textId="43DD339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rawford 2004</w:t>
            </w:r>
            <w:r w:rsidR="00363ED8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63ED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rawford&lt;/Author&gt;&lt;Year&gt;2004&lt;/Year&gt;&lt;RecNum&gt;79&lt;/RecNum&gt;&lt;DisplayText&gt;&lt;style face="superscript"&gt;79&lt;/style&gt;&lt;/DisplayText&gt;&lt;record&gt;&lt;rec-number&gt;79&lt;/rec-number&gt;&lt;foreign-keys&gt;&lt;key app="EN" db-id="wvtedtx2hrstz2erp9c55axj9t2tp5pptfpp" timestamp="1647475148"&gt;79&lt;/key&gt;&lt;/foreign-keys&gt;&lt;ref-type name="Journal Article"&gt;17&lt;/ref-type&gt;&lt;contributors&gt;&lt;authors&gt;&lt;author&gt;Crawford, Ian WF&lt;/author&gt;&lt;author&gt;Mackway-Jones, K&lt;/author&gt;&lt;author&gt;Russell, DR&lt;/author&gt;&lt;author&gt;Carley, SD&lt;/author&gt;&lt;/authors&gt;&lt;/contributors&gt;&lt;titles&gt;&lt;title&gt;Delphi based consensus study into planning for chemical incidents&lt;/title&gt;&lt;secondary-title&gt;Emergency Medicine Journal&lt;/secondary-title&gt;&lt;/titles&gt;&lt;periodical&gt;&lt;full-title&gt;Emergency medicine journal&lt;/full-title&gt;&lt;/periodical&gt;&lt;pages&gt;24-28&lt;/pages&gt;&lt;volume&gt;21&lt;/volume&gt;&lt;number&gt;1&lt;/number&gt;&lt;dates&gt;&lt;year&gt;2004&lt;/year&gt;&lt;/dates&gt;&lt;isbn&gt;1472-0205&lt;/isbn&gt;&lt;urls&gt;&lt;/urls&gt;&lt;/record&gt;&lt;/Cite&gt;&lt;/EndNote&gt;</w:instrText>
            </w:r>
            <w:r w:rsidR="00363ED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63ED8" w:rsidRPr="00363ED8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79</w:t>
            </w:r>
            <w:r w:rsidR="00363ED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251410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237B21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3DB8A17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nsensus / Delphi</w:t>
            </w:r>
          </w:p>
        </w:tc>
        <w:tc>
          <w:tcPr>
            <w:tcW w:w="1170" w:type="dxa"/>
          </w:tcPr>
          <w:p w14:paraId="6F17C63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7E1B562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9C64A2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71878F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0E6574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FAE2E2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82E853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BB83A4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59FDC2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54CDB91F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20D44E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80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21A4423" w14:textId="470A55F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ryer 2010</w:t>
            </w:r>
            <w:r w:rsidR="00363ED8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63ED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ryer&lt;/Author&gt;&lt;Year&gt;2010&lt;/Year&gt;&lt;RecNum&gt;80&lt;/RecNum&gt;&lt;DisplayText&gt;&lt;style face="superscript"&gt;80&lt;/style&gt;&lt;/DisplayText&gt;&lt;record&gt;&lt;rec-number&gt;80&lt;/rec-number&gt;&lt;foreign-keys&gt;&lt;key app="EN" db-id="wvtedtx2hrstz2erp9c55axj9t2tp5pptfpp" timestamp="1647475171"&gt;80&lt;/key&gt;&lt;/foreign-keys&gt;&lt;ref-type name="Journal Article"&gt;17&lt;/ref-type&gt;&lt;contributors&gt;&lt;authors&gt;&lt;author&gt;Cryer, H Gill&lt;/author&gt;&lt;author&gt;Hiatt, Jonathan R&lt;/author&gt;&lt;author&gt;Eckstein, Marc&lt;/author&gt;&lt;author&gt;Chidester, Cathy&lt;/author&gt;&lt;author&gt;Raby, Stephanie&lt;/author&gt;&lt;author&gt;Ernst, Timothy G&lt;/author&gt;&lt;author&gt;Margulies, Dan&lt;/author&gt;&lt;author&gt;Putnam, Brant&lt;/author&gt;&lt;author&gt;Demetriades, Demetrios&lt;/author&gt;&lt;author&gt;Gaspard, Donald&lt;/author&gt;&lt;/authors&gt;&lt;/contributors&gt;&lt;titles&gt;&lt;title&gt;Improved trauma system multicasualty incident response: comparison of two train crash disasters&lt;/title&gt;&lt;secondary-title&gt;Journal of Trauma and Acute Care Surgery&lt;/secondary-title&gt;&lt;/titles&gt;&lt;periodical&gt;&lt;full-title&gt;Journal of Trauma and Acute Care Surgery&lt;/full-title&gt;&lt;/periodical&gt;&lt;pages&gt;783-789&lt;/pages&gt;&lt;volume&gt;68&lt;/volume&gt;&lt;number&gt;4&lt;/number&gt;&lt;dates&gt;&lt;year&gt;2010&lt;/year&gt;&lt;/dates&gt;&lt;isbn&gt;2163-0755&lt;/isbn&gt;&lt;urls&gt;&lt;/urls&gt;&lt;/record&gt;&lt;/Cite&gt;&lt;/EndNote&gt;</w:instrText>
            </w:r>
            <w:r w:rsidR="00363ED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63ED8" w:rsidRPr="00363ED8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80</w:t>
            </w:r>
            <w:r w:rsidR="00363ED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4B4DF3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9E3F50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493CFD2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ase study</w:t>
            </w:r>
          </w:p>
        </w:tc>
        <w:tc>
          <w:tcPr>
            <w:tcW w:w="1170" w:type="dxa"/>
          </w:tcPr>
          <w:p w14:paraId="43C82CD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716DEB8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0F0B02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CA348A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F26D8C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057274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A8AB89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6D864F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6A6B72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1E914DB1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343C58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81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9FEDCFD" w14:textId="159A00C2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ann 2007</w:t>
            </w:r>
            <w:r w:rsidR="00363ED8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63ED8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Dann&lt;/Author&gt;&lt;Year&gt;2007&lt;/Year&gt;&lt;RecNum&gt;81&lt;/RecNum&gt;&lt;DisplayText&gt;&lt;style face="superscript"&gt;81&lt;/style&gt;&lt;/DisplayText&gt;&lt;record&gt;&lt;rec-number&gt;81&lt;/rec-number&gt;&lt;foreign-keys&gt;&lt;key app="EN" db-id="wvtedtx2hrstz2erp9c55axj9t2tp5pptfpp" timestamp="1647475191"&gt;81&lt;/key&gt;&lt;/foreign-keys&gt;&lt;ref-type name="Journal Article"&gt;17&lt;/ref-type&gt;&lt;contributors&gt;&lt;authors&gt;&lt;author&gt;Dann, EJ&lt;/author&gt;&lt;author&gt;Bonstein, L&lt;/author&gt;&lt;author&gt;Arbov, L&lt;/author&gt;&lt;author&gt;Kornberg, A&lt;/author&gt;&lt;author&gt;Rahimi‐Levene, N&lt;/author&gt;&lt;/authors&gt;&lt;/contributors&gt;&lt;titles&gt;&lt;title&gt;Blood bank protocols for large‐scale civilian casualty events: experience from terrorist bombing in Israel&lt;/title&gt;&lt;secondary-title&gt;Transfusion Medicine&lt;/secondary-title&gt;&lt;/titles&gt;&lt;periodical&gt;&lt;full-title&gt;Transfusion medicine&lt;/full-title&gt;&lt;/periodical&gt;&lt;pages&gt;135-139&lt;/pages&gt;&lt;volume&gt;17&lt;/volume&gt;&lt;number&gt;2&lt;/number&gt;&lt;dates&gt;&lt;year&gt;2007&lt;/year&gt;&lt;/dates&gt;&lt;isbn&gt;0958-7578&lt;/isbn&gt;&lt;urls&gt;&lt;/urls&gt;&lt;/record&gt;&lt;/Cite&gt;&lt;/EndNote&gt;</w:instrText>
            </w:r>
            <w:r w:rsidR="00363ED8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63ED8" w:rsidRPr="00363ED8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81</w:t>
            </w:r>
            <w:r w:rsidR="00363ED8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17087E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519EF3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6EFB3CC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escriptive study</w:t>
            </w:r>
          </w:p>
        </w:tc>
        <w:tc>
          <w:tcPr>
            <w:tcW w:w="1170" w:type="dxa"/>
          </w:tcPr>
          <w:p w14:paraId="3757FE7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45CA7A2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3BC9F8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640DFD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1D77D1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2E5BFB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2F9388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DF9A95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DE17D5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70DD6C03" w14:textId="77777777" w:rsidTr="00277D95">
        <w:trPr>
          <w:trHeight w:val="510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75E3AC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82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5026022" w14:textId="5313065D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aughtery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Biddison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4</w: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iddison&lt;/Author&gt;&lt;Year&gt;2014&lt;/Year&gt;&lt;RecNum&gt;67&lt;/RecNum&gt;&lt;DisplayText&gt;&lt;style face="superscript"&gt;82&lt;/style&gt;&lt;/DisplayText&gt;&lt;record&gt;&lt;rec-number&gt;67&lt;/rec-number&gt;&lt;foreign-keys&gt;&lt;key app="EN" db-id="wvtedtx2hrstz2erp9c55axj9t2tp5pptfpp" timestamp="1647474539"&gt;67&lt;/key&gt;&lt;/foreign-keys&gt;&lt;ref-type name="Journal Article"&gt;17&lt;/ref-type&gt;&lt;contributors&gt;&lt;authors&gt;&lt;author&gt;Biddison, LD&lt;/author&gt;&lt;author&gt;Berkowitz, KA&lt;/author&gt;&lt;author&gt;Courtney, B&lt;/author&gt;&lt;author&gt;De Jong, C&lt;/author&gt;&lt;author&gt;Devereaux, A&lt;/author&gt;&lt;author&gt;Kissoon, N&lt;/author&gt;&lt;author&gt;Roxland, B&lt;/author&gt;&lt;author&gt;Sprung, C&lt;/author&gt;&lt;author&gt;Dichter, J&lt;/author&gt;&lt;author&gt;Christian, M&lt;/author&gt;&lt;/authors&gt;&lt;/contributors&gt;&lt;titles&gt;&lt;title&gt;Task Force for Mass Critical CareTask Force for Mass Critical Care. Ethical considerations: care of the critically ill and injured during pandemics and disasters: CHEST consensus statement&lt;/title&gt;&lt;secondary-title&gt;Chest&lt;/secondary-title&gt;&lt;/titles&gt;&lt;periodical&gt;&lt;full-title&gt;Chest&lt;/full-title&gt;&lt;/periodical&gt;&lt;volume&gt;146&lt;/volume&gt;&lt;number&gt;4&lt;/number&gt;&lt;dates&gt;&lt;year&gt;2014&lt;/year&gt;&lt;/dates&gt;&lt;urls&gt;&lt;/urls&gt;&lt;/record&gt;&lt;/Cite&gt;&lt;/EndNote&gt;</w:instrTex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B562CC" w:rsidRPr="00B562C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82</w: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72E986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19A372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7443D8A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source document</w:t>
            </w:r>
          </w:p>
        </w:tc>
        <w:tc>
          <w:tcPr>
            <w:tcW w:w="1170" w:type="dxa"/>
          </w:tcPr>
          <w:p w14:paraId="69DB123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1456FE4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865E75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86A11D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83B0EE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CB80E7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C107EF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FE3B45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D8ACCB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0C75E8D4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985AAD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83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7F9098D" w14:textId="0C7B8C84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avis 2005</w: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Davis&lt;/Author&gt;&lt;Year&gt;2005&lt;/Year&gt;&lt;RecNum&gt;83&lt;/RecNum&gt;&lt;DisplayText&gt;&lt;style face="superscript"&gt;83&lt;/style&gt;&lt;/DisplayText&gt;&lt;record&gt;&lt;rec-number&gt;83&lt;/rec-number&gt;&lt;foreign-keys&gt;&lt;key app="EN" db-id="wvtedtx2hrstz2erp9c55axj9t2tp5pptfpp" timestamp="1647475240"&gt;83&lt;/key&gt;&lt;/foreign-keys&gt;&lt;ref-type name="Journal Article"&gt;17&lt;/ref-type&gt;&lt;contributors&gt;&lt;authors&gt;&lt;author&gt;Davis, Daniel P&lt;/author&gt;&lt;author&gt;Poste, Jennifer C&lt;/author&gt;&lt;author&gt;Hicks, Toni&lt;/author&gt;&lt;author&gt;Polk, Deanna&lt;/author&gt;&lt;author&gt;Rymer, Thérèse E&lt;/author&gt;&lt;author&gt;Jacoby, Irving&lt;/author&gt;&lt;/authors&gt;&lt;/contributors&gt;&lt;titles&gt;&lt;title&gt;Hospital bed surge capacity in the event of a mass-casualty incident&lt;/title&gt;&lt;secondary-title&gt;Prehospital and Disaster Medicine&lt;/secondary-title&gt;&lt;/titles&gt;&lt;periodical&gt;&lt;full-title&gt;Prehospital and Disaster Medicine&lt;/full-title&gt;&lt;/periodical&gt;&lt;pages&gt;169-176&lt;/pages&gt;&lt;volume&gt;20&lt;/volume&gt;&lt;number&gt;3&lt;/number&gt;&lt;dates&gt;&lt;year&gt;2005&lt;/year&gt;&lt;/dates&gt;&lt;isbn&gt;1945-1938&lt;/isbn&gt;&lt;urls&gt;&lt;/urls&gt;&lt;/record&gt;&lt;/Cite&gt;&lt;/EndNote&gt;</w:instrTex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B562CC" w:rsidRPr="00B562C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83</w: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7F0264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2F9A3F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1E145F0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prospective, cross-sectional</w:t>
            </w:r>
          </w:p>
        </w:tc>
        <w:tc>
          <w:tcPr>
            <w:tcW w:w="1170" w:type="dxa"/>
          </w:tcPr>
          <w:p w14:paraId="0E8F362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271DA4D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ischargeability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at 24 hours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7491C0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AC414A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F5A012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AEBC40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1CC58F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77D274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759008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3D98AE57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271BFD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84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0D8949D" w14:textId="1BBB15F3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eelen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8</w: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Deelen&lt;/Author&gt;&lt;Year&gt;2019&lt;/Year&gt;&lt;RecNum&gt;84&lt;/RecNum&gt;&lt;DisplayText&gt;&lt;style face="superscript"&gt;84&lt;/style&gt;&lt;/DisplayText&gt;&lt;record&gt;&lt;rec-number&gt;84&lt;/rec-number&gt;&lt;foreign-keys&gt;&lt;key app="EN" db-id="wvtedtx2hrstz2erp9c55axj9t2tp5pptfpp" timestamp="1647475258"&gt;84&lt;/key&gt;&lt;/foreign-keys&gt;&lt;ref-type name="Journal Article"&gt;17&lt;/ref-type&gt;&lt;contributors&gt;&lt;authors&gt;&lt;author&gt;Deelen, Rozemarijn&lt;/author&gt;&lt;author&gt;Costermans, Els&lt;/author&gt;&lt;author&gt;Moss, Rachel&lt;/author&gt;&lt;author&gt;Akers, Christine&lt;/author&gt;&lt;/authors&gt;&lt;/contributors&gt;&lt;titles&gt;&lt;title&gt;Disaster planning: the role of the transfusion practitioner&lt;/title&gt;&lt;secondary-title&gt;ISBT Science Series&lt;/secondary-title&gt;&lt;/titles&gt;&lt;periodical&gt;&lt;full-title&gt;ISBT Science Series&lt;/full-title&gt;&lt;/periodical&gt;&lt;pages&gt;98-103&lt;/pages&gt;&lt;volume&gt;14&lt;/volume&gt;&lt;number&gt;1&lt;/number&gt;&lt;dates&gt;&lt;year&gt;2019&lt;/year&gt;&lt;/dates&gt;&lt;isbn&gt;1751-2816&lt;/isbn&gt;&lt;urls&gt;&lt;/urls&gt;&lt;/record&gt;&lt;/Cite&gt;&lt;/EndNote&gt;</w:instrTex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B562CC" w:rsidRPr="00B562C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84</w: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FC9FCC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2F39C3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66BDA0B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view article</w:t>
            </w:r>
          </w:p>
        </w:tc>
        <w:tc>
          <w:tcPr>
            <w:tcW w:w="1170" w:type="dxa"/>
          </w:tcPr>
          <w:p w14:paraId="13CC939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2A47817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43DA79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C540A8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F24A46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BC2CDB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B5AD35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669FBE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AF2BF1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791D5ACD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5651E2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85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34313F1" w14:textId="24D6DEEB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evereaux 2008</w: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Devereaux&lt;/Author&gt;&lt;Year&gt;2008&lt;/Year&gt;&lt;RecNum&gt;85&lt;/RecNum&gt;&lt;DisplayText&gt;&lt;style face="superscript"&gt;85&lt;/style&gt;&lt;/DisplayText&gt;&lt;record&gt;&lt;rec-number&gt;85&lt;/rec-number&gt;&lt;foreign-keys&gt;&lt;key app="EN" db-id="wvtedtx2hrstz2erp9c55axj9t2tp5pptfpp" timestamp="1647475287"&gt;85&lt;/key&gt;&lt;/foreign-keys&gt;&lt;ref-type name="Journal Article"&gt;17&lt;/ref-type&gt;&lt;contributors&gt;&lt;authors&gt;&lt;author&gt;Devereaux, Asha&lt;/author&gt;&lt;author&gt;Christian, Michael D&lt;/author&gt;&lt;author&gt;Dichter, Jeffrey R&lt;/author&gt;&lt;author&gt;Geiling, James A&lt;/author&gt;&lt;author&gt;Rubinson, Lewis&lt;/author&gt;&lt;/authors&gt;&lt;/contributors&gt;&lt;titles&gt;&lt;title&gt;Summary of suggestions from the task force for mass critical care summit, January 26–27, 2007&lt;/title&gt;&lt;secondary-title&gt;Chest&lt;/secondary-title&gt;&lt;/titles&gt;&lt;periodical&gt;&lt;full-title&gt;Chest&lt;/full-title&gt;&lt;/periodical&gt;&lt;pages&gt;1S-7S&lt;/pages&gt;&lt;volume&gt;133&lt;/volume&gt;&lt;number&gt;5&lt;/number&gt;&lt;dates&gt;&lt;year&gt;2008&lt;/year&gt;&lt;/dates&gt;&lt;isbn&gt;0012-3692&lt;/isbn&gt;&lt;urls&gt;&lt;/urls&gt;&lt;/record&gt;&lt;/Cite&gt;&lt;/EndNote&gt;</w:instrTex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B562CC" w:rsidRPr="00B562C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85</w: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F60C07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DC5879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0DEFF30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source document/ report</w:t>
            </w:r>
          </w:p>
        </w:tc>
        <w:tc>
          <w:tcPr>
            <w:tcW w:w="1170" w:type="dxa"/>
          </w:tcPr>
          <w:p w14:paraId="494AB2A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51B46E1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1F0FFE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596826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A14C34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994D7F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E2E99D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CCFB46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748A63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3B724620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6316DF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86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154BAE7" w14:textId="3FE50CB3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Einav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09</w: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Einav&lt;/Author&gt;&lt;Year&gt;2009&lt;/Year&gt;&lt;RecNum&gt;86&lt;/RecNum&gt;&lt;DisplayText&gt;&lt;style face="superscript"&gt;86&lt;/style&gt;&lt;/DisplayText&gt;&lt;record&gt;&lt;rec-number&gt;86&lt;/rec-number&gt;&lt;foreign-keys&gt;&lt;key app="EN" db-id="wvtedtx2hrstz2erp9c55axj9t2tp5pptfpp" timestamp="1647475306"&gt;86&lt;/key&gt;&lt;/foreign-keys&gt;&lt;ref-type name="Journal Article"&gt;17&lt;/ref-type&gt;&lt;contributors&gt;&lt;authors&gt;&lt;author&gt;Einav, Sharon&lt;/author&gt;&lt;author&gt;Schecter, William P&lt;/author&gt;&lt;author&gt;Matot, Idit&lt;/author&gt;&lt;author&gt;Horn, Jan K&lt;/author&gt;&lt;author&gt;Hersch, Moshe&lt;/author&gt;&lt;author&gt;Reissman, Petachia&lt;/author&gt;&lt;author&gt;Spira, Ram M&lt;/author&gt;&lt;/authors&gt;&lt;/contributors&gt;&lt;titles&gt;&lt;title&gt;Case managers in mass casualty incidents&lt;/title&gt;&lt;secondary-title&gt;Annals of Surgery&lt;/secondary-title&gt;&lt;/titles&gt;&lt;periodical&gt;&lt;full-title&gt;Annals of surgery&lt;/full-title&gt;&lt;/periodical&gt;&lt;pages&gt;496-501&lt;/pages&gt;&lt;volume&gt;249&lt;/volume&gt;&lt;number&gt;3&lt;/number&gt;&lt;dates&gt;&lt;year&gt;2009&lt;/year&gt;&lt;/dates&gt;&lt;isbn&gt;0003-4932&lt;/isbn&gt;&lt;urls&gt;&lt;/urls&gt;&lt;/record&gt;&lt;/Cite&gt;&lt;/EndNote&gt;</w:instrTex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B562CC" w:rsidRPr="00B562C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86</w: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A931AD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8798BA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79EFBF4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rrelational study</w:t>
            </w:r>
          </w:p>
        </w:tc>
        <w:tc>
          <w:tcPr>
            <w:tcW w:w="1170" w:type="dxa"/>
          </w:tcPr>
          <w:p w14:paraId="7D896A9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ase managers</w:t>
            </w:r>
          </w:p>
        </w:tc>
        <w:tc>
          <w:tcPr>
            <w:tcW w:w="1080" w:type="dxa"/>
          </w:tcPr>
          <w:p w14:paraId="1BCC243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LOS, mortality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1960C5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4649F4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33F44A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D3A9D2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CABC81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52916C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45B3E5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5EFC8AF5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9F902E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87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0F14A7C" w14:textId="44D6CA2F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El-Sayed 2018</w: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El Sayed&lt;/Author&gt;&lt;Year&gt;2018&lt;/Year&gt;&lt;RecNum&gt;87&lt;/RecNum&gt;&lt;DisplayText&gt;&lt;style face="superscript"&gt;87&lt;/style&gt;&lt;/DisplayText&gt;&lt;record&gt;&lt;rec-number&gt;87&lt;/rec-number&gt;&lt;foreign-keys&gt;&lt;key app="EN" db-id="wvtedtx2hrstz2erp9c55axj9t2tp5pptfpp" timestamp="1647635691"&gt;87&lt;/key&gt;&lt;/foreign-keys&gt;&lt;ref-type name="Journal Article"&gt;17&lt;/ref-type&gt;&lt;contributors&gt;&lt;authors&gt;&lt;author&gt;El Sayed, Mazen&lt;/author&gt;&lt;author&gt;Chami, Ali F&lt;/author&gt;&lt;author&gt;Hitti, Eveline&lt;/author&gt;&lt;/authors&gt;&lt;/contributors&gt;&lt;titles&gt;&lt;title&gt;Developing a hospital disaster preparedness plan for mass casualty incidents: lessons learned from the downtown Beirut bombing&lt;/title&gt;&lt;secondary-title&gt;Disaster Medicine and Public Health Preparedness&lt;/secondary-title&gt;&lt;/titles&gt;&lt;periodical&gt;&lt;full-title&gt;Disaster medicine and public health preparedness&lt;/full-title&gt;&lt;/periodical&gt;&lt;pages&gt;379-385&lt;/pages&gt;&lt;volume&gt;12&lt;/volume&gt;&lt;number&gt;3&lt;/number&gt;&lt;dates&gt;&lt;year&gt;2018&lt;/year&gt;&lt;/dates&gt;&lt;isbn&gt;1935-7893&lt;/isbn&gt;&lt;urls&gt;&lt;/urls&gt;&lt;/record&gt;&lt;/Cite&gt;&lt;/EndNote&gt;</w:instrTex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B562CC" w:rsidRPr="00B562C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87</w: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3C3467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573581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3508274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ase study</w:t>
            </w:r>
          </w:p>
        </w:tc>
        <w:tc>
          <w:tcPr>
            <w:tcW w:w="1170" w:type="dxa"/>
          </w:tcPr>
          <w:p w14:paraId="14D89BD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54DFBCB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658372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14908F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9E8F8B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99A654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32C956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06D9D1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830461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1EED7E1F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96BCD3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88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7ACAC9E" w14:textId="3DC3CFD9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Esbitt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03</w: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Esbitt&lt;/Author&gt;&lt;Year&gt;2003&lt;/Year&gt;&lt;RecNum&gt;88&lt;/RecNum&gt;&lt;DisplayText&gt;&lt;style face="superscript"&gt;88&lt;/style&gt;&lt;/DisplayText&gt;&lt;record&gt;&lt;rec-number&gt;88&lt;/rec-number&gt;&lt;foreign-keys&gt;&lt;key app="EN" db-id="wvtedtx2hrstz2erp9c55axj9t2tp5pptfpp" timestamp="1647635715"&gt;88&lt;/key&gt;&lt;/foreign-keys&gt;&lt;ref-type name="Journal Article"&gt;17&lt;/ref-type&gt;&lt;contributors&gt;&lt;authors&gt;&lt;author&gt;Esbitt, Debraelee&lt;/author&gt;&lt;/authors&gt;&lt;/contributors&gt;&lt;titles&gt;&lt;title&gt;The Strategic National Stockpile: roles and responsibilities of health care professionals for receiving the stockpile assets&lt;/title&gt;&lt;secondary-title&gt;Disaster Management &amp;amp; Response&lt;/secondary-title&gt;&lt;/titles&gt;&lt;periodical&gt;&lt;full-title&gt;Disaster Management &amp;amp; Response&lt;/full-title&gt;&lt;/periodical&gt;&lt;pages&gt;68-70&lt;/pages&gt;&lt;volume&gt;1&lt;/volume&gt;&lt;number&gt;3&lt;/number&gt;&lt;dates&gt;&lt;year&gt;2003&lt;/year&gt;&lt;/dates&gt;&lt;isbn&gt;1540-2487&lt;/isbn&gt;&lt;urls&gt;&lt;/urls&gt;&lt;/record&gt;&lt;/Cite&gt;&lt;/EndNote&gt;</w:instrTex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B562CC" w:rsidRPr="00B562C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88</w: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66709F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9F6C13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5A5E5AE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source document</w:t>
            </w:r>
          </w:p>
        </w:tc>
        <w:tc>
          <w:tcPr>
            <w:tcW w:w="1170" w:type="dxa"/>
          </w:tcPr>
          <w:p w14:paraId="70D3260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6F6735B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584462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E83570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FAF594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4FFC9A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3E92BD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342EAD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937DB8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600C92A9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80C27F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89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5659A6D" w14:textId="0D539C06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Faccincani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8</w: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Faccincani&lt;/Author&gt;&lt;Year&gt;2018&lt;/Year&gt;&lt;RecNum&gt;89&lt;/RecNum&gt;&lt;DisplayText&gt;&lt;style face="superscript"&gt;89&lt;/style&gt;&lt;/DisplayText&gt;&lt;record&gt;&lt;rec-number&gt;89&lt;/rec-number&gt;&lt;foreign-keys&gt;&lt;key app="EN" db-id="wvtedtx2hrstz2erp9c55axj9t2tp5pptfpp" timestamp="1647635745"&gt;89&lt;/key&gt;&lt;/foreign-keys&gt;&lt;ref-type name="Journal Article"&gt;17&lt;/ref-type&gt;&lt;contributors&gt;&lt;authors&gt;&lt;author&gt;Faccincani, Roberto&lt;/author&gt;&lt;author&gt;Della Corte, Francesco&lt;/author&gt;&lt;author&gt;Sesana, Giovanni&lt;/author&gt;&lt;author&gt;Stucchi, Riccardo&lt;/author&gt;&lt;author&gt;Weinstein, Eric&lt;/author&gt;&lt;author&gt;Ashkenazi, Itamar&lt;/author&gt;&lt;author&gt;Ingrassia, Pierluigi&lt;/author&gt;&lt;/authors&gt;&lt;/contributors&gt;&lt;titles&gt;&lt;title&gt;Hospital surge capacity during Expo 2015 in Milano, Italy&lt;/title&gt;&lt;secondary-title&gt;Prehospital and Disaster Medicine&lt;/secondary-title&gt;&lt;/titles&gt;&lt;periodical&gt;&lt;full-title&gt;Prehospital and Disaster Medicine&lt;/full-title&gt;&lt;/periodical&gt;&lt;pages&gt;459-465&lt;/pages&gt;&lt;volume&gt;33&lt;/volume&gt;&lt;number&gt;5&lt;/number&gt;&lt;dates&gt;&lt;year&gt;2018&lt;/year&gt;&lt;/dates&gt;&lt;isbn&gt;1049-023X&lt;/isbn&gt;&lt;urls&gt;&lt;/urls&gt;&lt;/record&gt;&lt;/Cite&gt;&lt;/EndNote&gt;</w:instrTex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B562CC" w:rsidRPr="00B562C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89</w: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5E218D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DDF063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3FFEEC6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Experimental/ comparative study</w:t>
            </w:r>
          </w:p>
        </w:tc>
        <w:tc>
          <w:tcPr>
            <w:tcW w:w="1170" w:type="dxa"/>
          </w:tcPr>
          <w:p w14:paraId="31BF5B7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Two different mathematical models</w:t>
            </w:r>
          </w:p>
        </w:tc>
        <w:tc>
          <w:tcPr>
            <w:tcW w:w="1080" w:type="dxa"/>
          </w:tcPr>
          <w:p w14:paraId="1524EBB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Hospital capacity in MCIs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4731B7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EF0FA6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DC3CD7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BAD111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9764DB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A8F562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7E890E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697CC860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D6350E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90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624BE1C" w14:textId="5B3CF0AB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Farmer 2019</w: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Farmer&lt;/Author&gt;&lt;Year&gt;2021&lt;/Year&gt;&lt;RecNum&gt;90&lt;/RecNum&gt;&lt;DisplayText&gt;&lt;style face="superscript"&gt;90&lt;/style&gt;&lt;/DisplayText&gt;&lt;record&gt;&lt;rec-number&gt;90&lt;/rec-number&gt;&lt;foreign-keys&gt;&lt;key app="EN" db-id="wvtedtx2hrstz2erp9c55axj9t2tp5pptfpp" timestamp="1647636037"&gt;90&lt;/key&gt;&lt;/foreign-keys&gt;&lt;ref-type name="Journal Article"&gt;17&lt;/ref-type&gt;&lt;contributors&gt;&lt;authors&gt;&lt;author&gt;Farmer, Brenna&lt;/author&gt;&lt;author&gt;Stoerger, Lauren&lt;/author&gt;&lt;author&gt;Vyavahare, Medha&lt;/author&gt;&lt;author&gt;Sharma, Rahul&lt;/author&gt;&lt;/authors&gt;&lt;/contributors&gt;&lt;titles&gt;&lt;title&gt;A novel use of telemedicine during a hospital mass casualty drill&lt;/title&gt;&lt;secondary-title&gt;Journal of Telemedicine and Telecare&lt;/secondary-title&gt;&lt;/titles&gt;&lt;periodical&gt;&lt;full-title&gt;Journal of telemedicine and telecare&lt;/full-title&gt;&lt;/periodical&gt;&lt;pages&gt;531-534&lt;/pages&gt;&lt;volume&gt;27&lt;/volume&gt;&lt;number&gt;8&lt;/number&gt;&lt;dates&gt;&lt;year&gt;2021&lt;/year&gt;&lt;/dates&gt;&lt;isbn&gt;1357-633X&lt;/isbn&gt;&lt;urls&gt;&lt;/urls&gt;&lt;/record&gt;&lt;/Cite&gt;&lt;/EndNote&gt;</w:instrTex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B562CC" w:rsidRPr="00B562C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90</w: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A9E177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DF7A55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508E1A3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port</w:t>
            </w:r>
          </w:p>
        </w:tc>
        <w:tc>
          <w:tcPr>
            <w:tcW w:w="1170" w:type="dxa"/>
          </w:tcPr>
          <w:p w14:paraId="7691CC9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526361D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9ACBDE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2FD65F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E3D668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4944DC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8787CE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15C407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B222F4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73240100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320086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91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EEE5498" w14:textId="038E302B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Farmer 2006</w: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Farmer&lt;/Author&gt;&lt;Year&gt;2006&lt;/Year&gt;&lt;RecNum&gt;91&lt;/RecNum&gt;&lt;DisplayText&gt;&lt;style face="superscript"&gt;91&lt;/style&gt;&lt;/DisplayText&gt;&lt;record&gt;&lt;rec-number&gt;91&lt;/rec-number&gt;&lt;foreign-keys&gt;&lt;key app="EN" db-id="wvtedtx2hrstz2erp9c55axj9t2tp5pptfpp" timestamp="1647636093"&gt;91&lt;/key&gt;&lt;/foreign-keys&gt;&lt;ref-type name="Journal Article"&gt;17&lt;/ref-type&gt;&lt;contributors&gt;&lt;authors&gt;&lt;author&gt;Farmer, J Christopher&lt;/author&gt;&lt;author&gt;Carlton Jr, Paul K&lt;/author&gt;&lt;/authors&gt;&lt;/contributors&gt;&lt;titles&gt;&lt;title&gt;Providing critical care during a disaster: the interface between disaster response agencies and hospitals&lt;/title&gt;&lt;secondary-title&gt;Critical Care Medicine&lt;/secondary-title&gt;&lt;/titles&gt;&lt;periodical&gt;&lt;full-title&gt;Critical care medicine&lt;/full-title&gt;&lt;/periodical&gt;&lt;pages&gt;S56-S59&lt;/pages&gt;&lt;volume&gt;34&lt;/volume&gt;&lt;number&gt;3&lt;/number&gt;&lt;dates&gt;&lt;year&gt;2006&lt;/year&gt;&lt;/dates&gt;&lt;isbn&gt;0090-3493&lt;/isbn&gt;&lt;urls&gt;&lt;/urls&gt;&lt;/record&gt;&lt;/Cite&gt;&lt;/EndNote&gt;</w:instrTex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B562CC" w:rsidRPr="00B562C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91</w: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8301FA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93B8B6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3C60F08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mmentary</w:t>
            </w:r>
          </w:p>
        </w:tc>
        <w:tc>
          <w:tcPr>
            <w:tcW w:w="1170" w:type="dxa"/>
          </w:tcPr>
          <w:p w14:paraId="6DF81E4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62AF066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F9476B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D9AAB7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1B0A03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FFF295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AE27DE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E0595D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752EB9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1D771D5F" w14:textId="77777777" w:rsidTr="00277D95">
        <w:trPr>
          <w:trHeight w:val="510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747495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92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4D5A7FD" w14:textId="0F6E82B8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Feizolahzadeh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9</w: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Feizolahzadeh&lt;/Author&gt;&lt;Year&gt;2019&lt;/Year&gt;&lt;RecNum&gt;92&lt;/RecNum&gt;&lt;DisplayText&gt;&lt;style face="superscript"&gt;92&lt;/style&gt;&lt;/DisplayText&gt;&lt;record&gt;&lt;rec-number&gt;92&lt;/rec-number&gt;&lt;foreign-keys&gt;&lt;key app="EN" db-id="wvtedtx2hrstz2erp9c55axj9t2tp5pptfpp" timestamp="1647636114"&gt;92&lt;/key&gt;&lt;/foreign-keys&gt;&lt;ref-type name="Journal Article"&gt;17&lt;/ref-type&gt;&lt;contributors&gt;&lt;authors&gt;&lt;author&gt;Feizolahzadeh, Sima&lt;/author&gt;&lt;author&gt;Vaezi, Aliakbar&lt;/author&gt;&lt;author&gt;Taheriniya, Ali&lt;/author&gt;&lt;author&gt;Mirzaei, Masoud&lt;/author&gt;&lt;author&gt;Vafaeenasab, Mohammadreza&lt;/author&gt;&lt;author&gt;Khorasani-Zavareh, Davoud&lt;/author&gt;&lt;/authors&gt;&lt;/contributors&gt;&lt;titles&gt;&lt;title&gt;The feasibility of increasing hospital surge capacity in disasters through early patient discharge&lt;/title&gt;&lt;secondary-title&gt;Bulletin of Emergency &amp;amp; Trauma&lt;/secondary-title&gt;&lt;/titles&gt;&lt;periodical&gt;&lt;full-title&gt;Bulletin of Emergency &amp;amp; Trauma&lt;/full-title&gt;&lt;/periodical&gt;&lt;pages&gt;105&lt;/pages&gt;&lt;volume&gt;7&lt;/volume&gt;&lt;number&gt;2&lt;/number&gt;&lt;dates&gt;&lt;year&gt;2019&lt;/year&gt;&lt;/dates&gt;&lt;urls&gt;&lt;/urls&gt;&lt;/record&gt;&lt;/Cite&gt;&lt;/EndNote&gt;</w:instrTex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B562CC" w:rsidRPr="00B562C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92</w: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39A416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FCC7BA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</w:tcPr>
          <w:p w14:paraId="52B101C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rrelational study</w:t>
            </w:r>
          </w:p>
        </w:tc>
        <w:tc>
          <w:tcPr>
            <w:tcW w:w="1170" w:type="dxa"/>
          </w:tcPr>
          <w:p w14:paraId="6B9DDAA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Early discharge</w:t>
            </w:r>
          </w:p>
        </w:tc>
        <w:tc>
          <w:tcPr>
            <w:tcW w:w="1080" w:type="dxa"/>
          </w:tcPr>
          <w:p w14:paraId="21DAFF3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48-hour rehospitalization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97D5E8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99F7B4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649AC7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369F7E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357DB8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C8E24A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422287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4A4D62B1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DAE8B9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93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C2D3383" w14:textId="2BFC87DC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Field 2012</w: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Field&lt;/Author&gt;&lt;Year&gt;2012&lt;/Year&gt;&lt;RecNum&gt;93&lt;/RecNum&gt;&lt;DisplayText&gt;&lt;style face="superscript"&gt;93&lt;/style&gt;&lt;/DisplayText&gt;&lt;record&gt;&lt;rec-number&gt;93&lt;/rec-number&gt;&lt;foreign-keys&gt;&lt;key app="EN" db-id="wvtedtx2hrstz2erp9c55axj9t2tp5pptfpp" timestamp="1647636140"&gt;93&lt;/key&gt;&lt;/foreign-keys&gt;&lt;ref-type name="Journal Article"&gt;17&lt;/ref-type&gt;&lt;contributors&gt;&lt;authors&gt;&lt;author&gt;Field, Kate&lt;/author&gt;&lt;author&gt;Norton, Ian&lt;/author&gt;&lt;/authors&gt;&lt;/contributors&gt;&lt;titles&gt;&lt;title&gt;Australian triage tags: A prospective, randomised cross‐over trial and evaluation of user preference&lt;/title&gt;&lt;secondary-title&gt;Emergency Medicine Australasia&lt;/secondary-title&gt;&lt;/titles&gt;&lt;periodical&gt;&lt;full-title&gt;Emergency Medicine Australasia&lt;/full-title&gt;&lt;/periodical&gt;&lt;pages&gt;321-328&lt;/pages&gt;&lt;volume&gt;24&lt;/volume&gt;&lt;number&gt;3&lt;/number&gt;&lt;dates&gt;&lt;year&gt;2012&lt;/year&gt;&lt;/dates&gt;&lt;isbn&gt;1742-6731&lt;/isbn&gt;&lt;urls&gt;&lt;/urls&gt;&lt;/record&gt;&lt;/Cite&gt;&lt;/EndNote&gt;</w:instrTex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B562CC" w:rsidRPr="00B562C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93</w: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D1DE98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F95B29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0CF0578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7B5B346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Prospective randomized cross over trial</w:t>
            </w:r>
          </w:p>
        </w:tc>
        <w:tc>
          <w:tcPr>
            <w:tcW w:w="1170" w:type="dxa"/>
          </w:tcPr>
          <w:p w14:paraId="74F73DF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Visually different triage tags</w:t>
            </w:r>
          </w:p>
        </w:tc>
        <w:tc>
          <w:tcPr>
            <w:tcW w:w="1080" w:type="dxa"/>
          </w:tcPr>
          <w:p w14:paraId="4C1237F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Time and accuracy of sieve and sort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1FA51A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B1B59B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34DD0F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B568DD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28D33F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E0FA57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94B56C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34F0C4BE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5CFFBF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94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70105A5" w14:textId="2F1E7591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Filmer 2013</w: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Filmer&lt;/Author&gt;&lt;Year&gt;2013&lt;/Year&gt;&lt;RecNum&gt;94&lt;/RecNum&gt;&lt;DisplayText&gt;&lt;style face="superscript"&gt;94&lt;/style&gt;&lt;/DisplayText&gt;&lt;record&gt;&lt;rec-number&gt;94&lt;/rec-number&gt;&lt;foreign-keys&gt;&lt;key app="EN" db-id="wvtedtx2hrstz2erp9c55axj9t2tp5pptfpp" timestamp="1647636230"&gt;94&lt;/key&gt;&lt;/foreign-keys&gt;&lt;ref-type name="Journal Article"&gt;17&lt;/ref-type&gt;&lt;contributors&gt;&lt;authors&gt;&lt;author&gt;Filmer, Leighton B&lt;/author&gt;&lt;author&gt;Ranse, Jamie&lt;/author&gt;&lt;/authors&gt;&lt;/contributors&gt;&lt;titles&gt;&lt;title&gt;Who is my leader? A case study from a hospital disaster scenario in a less developed country&lt;/title&gt;&lt;secondary-title&gt;Australasian Emergency Nursing Journal&lt;/secondary-title&gt;&lt;/titles&gt;&lt;periodical&gt;&lt;full-title&gt;Australasian Emergency Nursing Journal&lt;/full-title&gt;&lt;/periodical&gt;&lt;pages&gt;170-174&lt;/pages&gt;&lt;volume&gt;16&lt;/volume&gt;&lt;number&gt;4&lt;/number&gt;&lt;dates&gt;&lt;year&gt;2013&lt;/year&gt;&lt;/dates&gt;&lt;isbn&gt;1574-6267&lt;/isbn&gt;&lt;urls&gt;&lt;/urls&gt;&lt;/record&gt;&lt;/Cite&gt;&lt;/EndNote&gt;</w:instrTex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B562CC" w:rsidRPr="00B562C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94</w: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D42748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97CC32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</w:tcPr>
          <w:p w14:paraId="725832F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3CA73E1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Observational study</w:t>
            </w:r>
          </w:p>
        </w:tc>
        <w:tc>
          <w:tcPr>
            <w:tcW w:w="1170" w:type="dxa"/>
          </w:tcPr>
          <w:p w14:paraId="7705B99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31AEC44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lative Performance of disaster response leaders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8ABD42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2F663D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15FEA4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7AB2C6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CD2AB3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8FED08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29338A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03133E76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3B88CB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95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9FAD3DF" w14:textId="7595D00B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Fisher Lui 2009</w: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iu&lt;/Author&gt;&lt;Year&gt;2009&lt;/Year&gt;&lt;RecNum&gt;95&lt;/RecNum&gt;&lt;DisplayText&gt;&lt;style face="superscript"&gt;95&lt;/style&gt;&lt;/DisplayText&gt;&lt;record&gt;&lt;rec-number&gt;95&lt;/rec-number&gt;&lt;foreign-keys&gt;&lt;key app="EN" db-id="wvtedtx2hrstz2erp9c55axj9t2tp5pptfpp" timestamp="1647636269"&gt;95&lt;/key&gt;&lt;/foreign-keys&gt;&lt;ref-type name="Journal Article"&gt;17&lt;/ref-type&gt;&lt;contributors&gt;&lt;authors&gt;&lt;author&gt;Liu, Brooke Fisher&lt;/author&gt;&lt;/authors&gt;&lt;/contributors&gt;&lt;titles&gt;&lt;title&gt;An analysis of US government and media disaster frames&lt;/title&gt;&lt;secondary-title&gt;Journal of Communication Management&lt;/secondary-title&gt;&lt;/titles&gt;&lt;periodical&gt;&lt;full-title&gt;Journal of Communication Management&lt;/full-title&gt;&lt;/periodical&gt;&lt;dates&gt;&lt;year&gt;2009&lt;/year&gt;&lt;/dates&gt;&lt;isbn&gt;1363-254X&lt;/isbn&gt;&lt;urls&gt;&lt;/urls&gt;&lt;/record&gt;&lt;/Cite&gt;&lt;/EndNote&gt;</w:instrTex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B562CC" w:rsidRPr="00B562C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95</w: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69EDCD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78BF5B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7F5EF2E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escriptive study</w:t>
            </w:r>
          </w:p>
        </w:tc>
        <w:tc>
          <w:tcPr>
            <w:tcW w:w="1170" w:type="dxa"/>
          </w:tcPr>
          <w:p w14:paraId="78997E4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338F4FE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ntent analysis of FEMA media releases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BF8209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907F18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0C91D8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E7FD12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888066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56AAEE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8C5B08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2B61F38C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44FE68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96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84C4CBF" w14:textId="3DBF84C5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Fletcher 2016</w: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Fletcher&lt;/Author&gt;&lt;Year&gt;2016&lt;/Year&gt;&lt;RecNum&gt;96&lt;/RecNum&gt;&lt;DisplayText&gt;&lt;style face="superscript"&gt;96&lt;/style&gt;&lt;/DisplayText&gt;&lt;record&gt;&lt;rec-number&gt;96&lt;/rec-number&gt;&lt;foreign-keys&gt;&lt;key app="EN" db-id="wvtedtx2hrstz2erp9c55axj9t2tp5pptfpp" timestamp="1647636327"&gt;96&lt;/key&gt;&lt;/foreign-keys&gt;&lt;ref-type name="Journal Article"&gt;17&lt;/ref-type&gt;&lt;contributors&gt;&lt;authors&gt;&lt;author&gt;Fletcher, Brian&lt;/author&gt;&lt;author&gt;Knight, Amanda&lt;/author&gt;&lt;author&gt;Pockrus, Brandy&lt;/author&gt;&lt;author&gt;Wain, Matthew J&lt;/author&gt;&lt;author&gt;Lehman-Huskamp, Kathy&lt;/author&gt;&lt;/authors&gt;&lt;/contributors&gt;&lt;titles&gt;&lt;title&gt;Hospital incident command: First responders or receiving centers?&lt;/title&gt;&lt;secondary-title&gt;American Journal of Disaster Medicine&lt;/secondary-title&gt;&lt;/titles&gt;&lt;periodical&gt;&lt;full-title&gt;American Journal of Disaster Medicine&lt;/full-title&gt;&lt;/periodical&gt;&lt;pages&gt;125-130&lt;/pages&gt;&lt;volume&gt;11&lt;/volume&gt;&lt;number&gt;2&lt;/number&gt;&lt;dates&gt;&lt;year&gt;2016&lt;/year&gt;&lt;/dates&gt;&lt;isbn&gt;1932-149X&lt;/isbn&gt;&lt;urls&gt;&lt;/urls&gt;&lt;/record&gt;&lt;/Cite&gt;&lt;/EndNote&gt;</w:instrTex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B562CC" w:rsidRPr="00B562C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96</w:t>
            </w:r>
            <w:r w:rsidR="00B562C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2291B9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E1478B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7269321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quasi-experimental study</w:t>
            </w:r>
          </w:p>
        </w:tc>
        <w:tc>
          <w:tcPr>
            <w:tcW w:w="1170" w:type="dxa"/>
          </w:tcPr>
          <w:p w14:paraId="48B4AE0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5685D3A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participant knowledge of reporting structure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715B0F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631F06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4DFA97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375B14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51E78E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D10679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963F95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7D0AC8F3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7C9136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97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7F9620E" w14:textId="706DBC14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Friedman 2011</w:t>
            </w:r>
            <w:r w:rsidR="00B2217E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B2217E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Friedman&lt;/Author&gt;&lt;Year&gt;2011&lt;/Year&gt;&lt;RecNum&gt;97&lt;/RecNum&gt;&lt;DisplayText&gt;&lt;style face="superscript"&gt;97&lt;/style&gt;&lt;/DisplayText&gt;&lt;record&gt;&lt;rec-number&gt;97&lt;/rec-number&gt;&lt;foreign-keys&gt;&lt;key app="EN" db-id="wvtedtx2hrstz2erp9c55axj9t2tp5pptfpp" timestamp="1647636568"&gt;97&lt;/key&gt;&lt;/foreign-keys&gt;&lt;ref-type name="Journal Article"&gt;17&lt;/ref-type&gt;&lt;contributors&gt;&lt;authors&gt;&lt;author&gt;Friedman, Daniela B&lt;/author&gt;&lt;author&gt;Rose, India D&lt;/author&gt;&lt;author&gt;Koskan, Alexis&lt;/author&gt;&lt;/authors&gt;&lt;/contributors&gt;&lt;titles&gt;&lt;title&gt;Pilot assessment of an experiential disaster communication curriculum&lt;/title&gt;&lt;secondary-title&gt;Disaster Prevention and Management: An International Journal&lt;/secondary-title&gt;&lt;/titles&gt;&lt;periodical&gt;&lt;full-title&gt;Disaster Prevention and Management: An International Journal&lt;/full-title&gt;&lt;/periodical&gt;&lt;dates&gt;&lt;year&gt;2011&lt;/year&gt;&lt;/dates&gt;&lt;isbn&gt;0965-3562&lt;/isbn&gt;&lt;urls&gt;&lt;/urls&gt;&lt;/record&gt;&lt;/Cite&gt;&lt;/EndNote&gt;</w:instrText>
            </w:r>
            <w:r w:rsidR="00B2217E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B2217E" w:rsidRPr="00B2217E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97</w:t>
            </w:r>
            <w:r w:rsidR="00B2217E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533898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530D79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7DCB8ED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quasi-experimental study</w:t>
            </w:r>
          </w:p>
        </w:tc>
        <w:tc>
          <w:tcPr>
            <w:tcW w:w="1170" w:type="dxa"/>
          </w:tcPr>
          <w:p w14:paraId="05350B1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Experiential disaster communication curriculum</w:t>
            </w:r>
          </w:p>
        </w:tc>
        <w:tc>
          <w:tcPr>
            <w:tcW w:w="1080" w:type="dxa"/>
          </w:tcPr>
          <w:p w14:paraId="5EF7DBA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Knowledge about disaster communication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5B2957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F1DFE5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CB2CA8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20FCFF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3A92DE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C5329E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D7C1A5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503BA241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1CC1A9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98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E243C77" w14:textId="31123E98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Gabbe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20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Gabbe&lt;/Author&gt;&lt;Year&gt;2020&lt;/Year&gt;&lt;RecNum&gt;98&lt;/RecNum&gt;&lt;DisplayText&gt;&lt;style face="superscript"&gt;98&lt;/style&gt;&lt;/DisplayText&gt;&lt;record&gt;&lt;rec-number&gt;98&lt;/rec-number&gt;&lt;foreign-keys&gt;&lt;key app="EN" db-id="wvtedtx2hrstz2erp9c55axj9t2tp5pptfpp" timestamp="1647636592"&gt;98&lt;/key&gt;&lt;/foreign-keys&gt;&lt;ref-type name="Journal Article"&gt;17&lt;/ref-type&gt;&lt;contributors&gt;&lt;authors&gt;&lt;author&gt;Gabbe, Belinda J&lt;/author&gt;&lt;author&gt;Veitch, William&lt;/author&gt;&lt;author&gt;Curtis, Kate&lt;/author&gt;&lt;author&gt;Martin, Kate&lt;/author&gt;&lt;author&gt;Gomez, David&lt;/author&gt;&lt;author&gt;Civil, Ian&lt;/author&gt;&lt;author&gt;Moran, Chris&lt;/author&gt;&lt;author&gt;Teague, Warwick J&lt;/author&gt;&lt;author&gt;Holland, Andrew JA&lt;/author&gt;&lt;author&gt;Lecky, Fiona&lt;/author&gt;&lt;/authors&gt;&lt;/contributors&gt;&lt;titles&gt;&lt;title&gt;Survey of major trauma centre preparedness for mass casualty incidents in Australia, Canada, England and New Zealand&lt;/title&gt;&lt;secondary-title&gt;eClinicalMedicine&lt;/secondary-title&gt;&lt;/titles&gt;&lt;periodical&gt;&lt;full-title&gt;EClinicalMedicine&lt;/full-title&gt;&lt;/periodical&gt;&lt;pages&gt;100322&lt;/pages&gt;&lt;volume&gt;21&lt;/volume&gt;&lt;dates&gt;&lt;year&gt;2020&lt;/year&gt;&lt;/dates&gt;&lt;isbn&gt;2589-5370&lt;/isbn&gt;&lt;urls&gt;&lt;/urls&gt;&lt;/record&gt;&lt;/Cite&gt;&lt;/EndNote&gt;</w:instrTex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80F29" w:rsidRPr="00F80F2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98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F306A8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F72EFC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37660E2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ross sectional survey</w:t>
            </w:r>
          </w:p>
          <w:p w14:paraId="613A762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</w:tcPr>
          <w:p w14:paraId="1AD319D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2F935A5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2FDCAD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D5C8BE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26EF96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663976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5B404D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62B76E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C7DC6A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369347FB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ACC756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99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0C199F6" w14:textId="3B9B839B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Ganz 2016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Ganz&lt;/Author&gt;&lt;Year&gt;2016&lt;/Year&gt;&lt;RecNum&gt;99&lt;/RecNum&gt;&lt;DisplayText&gt;&lt;style face="superscript"&gt;99&lt;/style&gt;&lt;/DisplayText&gt;&lt;record&gt;&lt;rec-number&gt;99&lt;/rec-number&gt;&lt;foreign-keys&gt;&lt;key app="EN" db-id="wvtedtx2hrstz2erp9c55axj9t2tp5pptfpp" timestamp="1647636740"&gt;99&lt;/key&gt;&lt;/foreign-keys&gt;&lt;ref-type name="Conference Proceedings"&gt;10&lt;/ref-type&gt;&lt;contributors&gt;&lt;authors&gt;&lt;author&gt;Ganz, Aura&lt;/author&gt;&lt;author&gt;Schafer, James M&lt;/author&gt;&lt;author&gt;Yang, Zhuorui&lt;/author&gt;&lt;author&gt;Yi, Jun&lt;/author&gt;&lt;author&gt;Ciottone, Gregory&lt;/author&gt;&lt;/authors&gt;&lt;/contributors&gt;&lt;titles&gt;&lt;title&gt;DIORAMA enhances efficiency of a mass casualty incident: system and experimentation&lt;/title&gt;&lt;secondary-title&gt;2016 38th Annual International Conference of the IEEE Engineering in Medicine and Biology Society (EMBC)&lt;/secondary-title&gt;&lt;/titles&gt;&lt;pages&gt;2644-2647&lt;/pages&gt;&lt;dates&gt;&lt;year&gt;2016&lt;/year&gt;&lt;/dates&gt;&lt;publisher&gt;IEEE&lt;/publisher&gt;&lt;isbn&gt;1457702207&lt;/isbn&gt;&lt;urls&gt;&lt;/urls&gt;&lt;/record&gt;&lt;/Cite&gt;&lt;/EndNote&gt;</w:instrTex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80F29" w:rsidRPr="00F80F2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99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E3C312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636AD9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6AAF30F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Experimental study</w:t>
            </w:r>
          </w:p>
        </w:tc>
        <w:tc>
          <w:tcPr>
            <w:tcW w:w="1170" w:type="dxa"/>
          </w:tcPr>
          <w:p w14:paraId="5DF6076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IORAMA – a device that enables the responders to visualize the incident site</w:t>
            </w:r>
          </w:p>
        </w:tc>
        <w:tc>
          <w:tcPr>
            <w:tcW w:w="1080" w:type="dxa"/>
          </w:tcPr>
          <w:p w14:paraId="428824C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IORAMA-based vs. conventional triage accuracy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BF714D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0E791A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ECBEF8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0B05CB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8E2AAE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AC4585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97E8A7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52A3A55C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B3D43F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00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8656E7E" w14:textId="270745AD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Garner 2003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Garner&lt;/Author&gt;&lt;Year&gt;2003&lt;/Year&gt;&lt;RecNum&gt;100&lt;/RecNum&gt;&lt;DisplayText&gt;&lt;style face="superscript"&gt;100&lt;/style&gt;&lt;/DisplayText&gt;&lt;record&gt;&lt;rec-number&gt;100&lt;/rec-number&gt;&lt;foreign-keys&gt;&lt;key app="EN" db-id="wvtedtx2hrstz2erp9c55axj9t2tp5pptfpp" timestamp="1647636776"&gt;100&lt;/key&gt;&lt;/foreign-keys&gt;&lt;ref-type name="Journal Article"&gt;17&lt;/ref-type&gt;&lt;contributors&gt;&lt;authors&gt;&lt;author&gt;Garner, Alan&lt;/author&gt;&lt;/authors&gt;&lt;/contributors&gt;&lt;titles&gt;&lt;title&gt;Documentation and tagging of casualties in multiple casualty incidents&lt;/title&gt;&lt;secondary-title&gt;Emergency Medicine&lt;/secondary-title&gt;&lt;/titles&gt;&lt;periodical&gt;&lt;full-title&gt;Emergency Medicine&lt;/full-title&gt;&lt;/periodical&gt;&lt;pages&gt;475-479&lt;/pages&gt;&lt;volume&gt;15&lt;/volume&gt;&lt;number&gt;5‐6&lt;/number&gt;&lt;dates&gt;&lt;year&gt;2003&lt;/year&gt;&lt;/dates&gt;&lt;isbn&gt;1035-6851&lt;/isbn&gt;&lt;urls&gt;&lt;/urls&gt;&lt;/record&gt;&lt;/Cite&gt;&lt;/EndNote&gt;</w:instrTex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80F29" w:rsidRPr="00F80F2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00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64C92B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2A65AF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32FD7F3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mmentary</w:t>
            </w:r>
          </w:p>
        </w:tc>
        <w:tc>
          <w:tcPr>
            <w:tcW w:w="1170" w:type="dxa"/>
          </w:tcPr>
          <w:p w14:paraId="4205482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5FACDED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5EE01E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6CBB0F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F4FE5F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7361B7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1C8327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844ECB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739775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6F14D748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B0B9E1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01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7BC2F12" w14:textId="54C9E232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Gebbie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09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Gebbie&lt;/Author&gt;&lt;Year&gt;2009&lt;/Year&gt;&lt;RecNum&gt;101&lt;/RecNum&gt;&lt;DisplayText&gt;&lt;style face="superscript"&gt;101&lt;/style&gt;&lt;/DisplayText&gt;&lt;record&gt;&lt;rec-number&gt;101&lt;/rec-number&gt;&lt;foreign-keys&gt;&lt;key app="EN" db-id="wvtedtx2hrstz2erp9c55axj9t2tp5pptfpp" timestamp="1647636800"&gt;101&lt;/key&gt;&lt;/foreign-keys&gt;&lt;ref-type name="Journal Article"&gt;17&lt;/ref-type&gt;&lt;contributors&gt;&lt;authors&gt;&lt;author&gt;Gebbie, Kristine M&lt;/author&gt;&lt;author&gt;Peterson, Cheryl A&lt;/author&gt;&lt;author&gt;Subbarao, Italo&lt;/author&gt;&lt;author&gt;White, Kathleen M&lt;/author&gt;&lt;/authors&gt;&lt;/contributors&gt;&lt;titles&gt;&lt;title&gt;Adapting standards of care under extreme conditions&lt;/title&gt;&lt;secondary-title&gt;Disaster Medicine and Public Health Preparedness&lt;/secondary-title&gt;&lt;/titles&gt;&lt;periodical&gt;&lt;full-title&gt;Disaster medicine and public health preparedness&lt;/full-title&gt;&lt;/periodical&gt;&lt;pages&gt;111-116&lt;/pages&gt;&lt;volume&gt;3&lt;/volume&gt;&lt;number&gt;2&lt;/number&gt;&lt;dates&gt;&lt;year&gt;2009&lt;/year&gt;&lt;/dates&gt;&lt;isbn&gt;1935-7893&lt;/isbn&gt;&lt;urls&gt;&lt;/urls&gt;&lt;/record&gt;&lt;/Cite&gt;&lt;/EndNote&gt;</w:instrTex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80F29" w:rsidRPr="00F80F2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01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9669C3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084635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71E3EDA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source document</w:t>
            </w:r>
          </w:p>
        </w:tc>
        <w:tc>
          <w:tcPr>
            <w:tcW w:w="1170" w:type="dxa"/>
          </w:tcPr>
          <w:p w14:paraId="501FF7F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757929E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44A6FD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6B0958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F65CF8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FD887A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0D9D2E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F7C1C8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75FBE5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54A98C09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D93C54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02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9048384" w14:textId="248FB330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Gebhart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07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Gebhart&lt;/Author&gt;&lt;Year&gt;2007&lt;/Year&gt;&lt;RecNum&gt;102&lt;/RecNum&gt;&lt;DisplayText&gt;&lt;style face="superscript"&gt;102&lt;/style&gt;&lt;/DisplayText&gt;&lt;record&gt;&lt;rec-number&gt;102&lt;/rec-number&gt;&lt;foreign-keys&gt;&lt;key app="EN" db-id="wvtedtx2hrstz2erp9c55axj9t2tp5pptfpp" timestamp="1647636871"&gt;102&lt;/key&gt;&lt;/foreign-keys&gt;&lt;ref-type name="Journal Article"&gt;17&lt;/ref-type&gt;&lt;contributors&gt;&lt;authors&gt;&lt;author&gt;Gebhart, Mark E&lt;/author&gt;&lt;author&gt;Pence, Robert&lt;/author&gt;&lt;/authors&gt;&lt;/contributors&gt;&lt;titles&gt;&lt;title&gt;START triage: does it work?&lt;/title&gt;&lt;secondary-title&gt;Disaster Management &amp;amp; Response&lt;/secondary-title&gt;&lt;/titles&gt;&lt;periodical&gt;&lt;full-title&gt;Disaster Management &amp;amp; Response&lt;/full-title&gt;&lt;/periodical&gt;&lt;pages&gt;68-73&lt;/pages&gt;&lt;volume&gt;5&lt;/volume&gt;&lt;number&gt;3&lt;/number&gt;&lt;dates&gt;&lt;year&gt;2007&lt;/year&gt;&lt;/dates&gt;&lt;isbn&gt;1540-2487&lt;/isbn&gt;&lt;urls&gt;&lt;/urls&gt;&lt;/record&gt;&lt;/Cite&gt;&lt;/EndNote&gt;</w:instrTex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80F29" w:rsidRPr="00F80F2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02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D3664C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AC4E9A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1F4490D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rrelational study</w:t>
            </w:r>
          </w:p>
        </w:tc>
        <w:tc>
          <w:tcPr>
            <w:tcW w:w="1170" w:type="dxa"/>
          </w:tcPr>
          <w:p w14:paraId="2474AA8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2ABE8F2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Triage category vs. mortality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B87898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9B444F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3C62BF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4918F1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F2ABEC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5E5508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94E1C8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034917D9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76E0E1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03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41E38A8" w14:textId="3F0EA7BD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Ghanchi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6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Ghanchi&lt;/Author&gt;&lt;Year&gt;2016&lt;/Year&gt;&lt;RecNum&gt;103&lt;/RecNum&gt;&lt;DisplayText&gt;&lt;style face="superscript"&gt;103&lt;/style&gt;&lt;/DisplayText&gt;&lt;record&gt;&lt;rec-number&gt;103&lt;/rec-number&gt;&lt;foreign-keys&gt;&lt;key app="EN" db-id="wvtedtx2hrstz2erp9c55axj9t2tp5pptfpp" timestamp="1647636899"&gt;103&lt;/key&gt;&lt;/foreign-keys&gt;&lt;ref-type name="Journal Article"&gt;17&lt;/ref-type&gt;&lt;contributors&gt;&lt;authors&gt;&lt;author&gt;Ghanchi, Ali&lt;/author&gt;&lt;/authors&gt;&lt;/contributors&gt;&lt;titles&gt;&lt;title&gt;Insights into French emergency planning, response, and resilience procedures from a hospital managerial perspective following the Paris terrorist attacks of Friday, November 13, 2015&lt;/title&gt;&lt;secondary-title&gt;Disaster Medicine and Public Health Preparedness&lt;/secondary-title&gt;&lt;/titles&gt;&lt;periodical&gt;&lt;full-title&gt;Disaster medicine and public health preparedness&lt;/full-title&gt;&lt;/periodical&gt;&lt;pages&gt;789-794&lt;/pages&gt;&lt;volume&gt;10&lt;/volume&gt;&lt;number&gt;5&lt;/number&gt;&lt;dates&gt;&lt;year&gt;2016&lt;/year&gt;&lt;/dates&gt;&lt;isbn&gt;1935-7893&lt;/isbn&gt;&lt;urls&gt;&lt;/urls&gt;&lt;/record&gt;&lt;/Cite&gt;&lt;/EndNote&gt;</w:instrTex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80F29" w:rsidRPr="00F80F2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03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6704B6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D09045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2DF7216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ase study</w:t>
            </w:r>
          </w:p>
        </w:tc>
        <w:tc>
          <w:tcPr>
            <w:tcW w:w="1170" w:type="dxa"/>
          </w:tcPr>
          <w:p w14:paraId="7CC8D93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4042BFD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BC599D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6AC33B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749909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C3C837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88B3B5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06FBE9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9F0506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7715EF62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6249B8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04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5704125" w14:textId="550A8CA4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Giacobe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4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Giacobe&lt;/Author&gt;&lt;Year&gt;2014&lt;/Year&gt;&lt;RecNum&gt;104&lt;/RecNum&gt;&lt;DisplayText&gt;&lt;style face="superscript"&gt;104&lt;/style&gt;&lt;/DisplayText&gt;&lt;record&gt;&lt;rec-number&gt;104&lt;/rec-number&gt;&lt;foreign-keys&gt;&lt;key app="EN" db-id="wvtedtx2hrstz2erp9c55axj9t2tp5pptfpp" timestamp="1647636972"&gt;104&lt;/key&gt;&lt;/foreign-keys&gt;&lt;ref-type name="Conference Proceedings"&gt;10&lt;/ref-type&gt;&lt;contributors&gt;&lt;authors&gt;&lt;author&gt;Giacobe, Nicklaus A&lt;/author&gt;&lt;author&gt;Soule, Pamela J&lt;/author&gt;&lt;/authors&gt;&lt;/contributors&gt;&lt;titles&gt;&lt;title&gt;Social media for the emergency manager in disaster planning and response&lt;/title&gt;&lt;secondary-title&gt;11th International Conference on Information Systems for Crisis Response and Management, ISCRAM 2014&lt;/secondary-title&gt;&lt;/titles&gt;&lt;pages&gt;570-574&lt;/pages&gt;&lt;dates&gt;&lt;year&gt;2014&lt;/year&gt;&lt;/dates&gt;&lt;publisher&gt;The Pennsylvania State University&lt;/publisher&gt;&lt;urls&gt;&lt;/urls&gt;&lt;/record&gt;&lt;/Cite&gt;&lt;/EndNote&gt;</w:instrTex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80F29" w:rsidRPr="00F80F2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04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E801FE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453C2B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0C62E23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mmentary</w:t>
            </w:r>
          </w:p>
        </w:tc>
        <w:tc>
          <w:tcPr>
            <w:tcW w:w="1170" w:type="dxa"/>
          </w:tcPr>
          <w:p w14:paraId="488D471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6EED723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6442DB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09A3E5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85745C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71DEFB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28301D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6E9BF2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0577AF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590BA6CF" w14:textId="77777777" w:rsidTr="00277D95">
        <w:trPr>
          <w:trHeight w:val="510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F8D7AA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05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1A698C2" w14:textId="7F266BB8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Golabek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-Goldman 2016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Golabek-Goldman&lt;/Author&gt;&lt;Year&gt;2016&lt;/Year&gt;&lt;RecNum&gt;105&lt;/RecNum&gt;&lt;DisplayText&gt;&lt;style face="superscript"&gt;105&lt;/style&gt;&lt;/DisplayText&gt;&lt;record&gt;&lt;rec-number&gt;105&lt;/rec-number&gt;&lt;foreign-keys&gt;&lt;key app="EN" db-id="wvtedtx2hrstz2erp9c55axj9t2tp5pptfpp" timestamp="1647637187"&gt;105&lt;/key&gt;&lt;/foreign-keys&gt;&lt;ref-type name="Journal Article"&gt;17&lt;/ref-type&gt;&lt;contributors&gt;&lt;authors&gt;&lt;author&gt;Golabek-Goldman, Michele&lt;/author&gt;&lt;/authors&gt;&lt;/contributors&gt;&lt;titles&gt;&lt;title&gt;Adequacy of US hospital security preparedness for mass casualty incidents: critical lessons from the Israeli experience&lt;/title&gt;&lt;secondary-title&gt;Journal of Public Health Management and Practice&lt;/secondary-title&gt;&lt;/titles&gt;&lt;periodical&gt;&lt;full-title&gt;Journal of public health management and practice&lt;/full-title&gt;&lt;/periodical&gt;&lt;pages&gt;68-80&lt;/pages&gt;&lt;volume&gt;22&lt;/volume&gt;&lt;number&gt;1&lt;/number&gt;&lt;dates&gt;&lt;year&gt;2016&lt;/year&gt;&lt;/dates&gt;&lt;isbn&gt;1078-4659&lt;/isbn&gt;&lt;urls&gt;&lt;/urls&gt;&lt;/record&gt;&lt;/Cite&gt;&lt;/EndNote&gt;</w:instrTex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80F29" w:rsidRPr="00F80F2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05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F3F004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EFA674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1759E81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Qualitative study</w:t>
            </w:r>
          </w:p>
        </w:tc>
        <w:tc>
          <w:tcPr>
            <w:tcW w:w="1170" w:type="dxa"/>
          </w:tcPr>
          <w:p w14:paraId="6F2887A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00E8E35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1665A2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E9D199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BEC1E5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C53F43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BCC1C3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0638C6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60F03A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7F173F44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F0B332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06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BB75FB3" w14:textId="771817CB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Gomez 2011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Gomez&lt;/Author&gt;&lt;Year&gt;2011&lt;/Year&gt;&lt;RecNum&gt;106&lt;/RecNum&gt;&lt;DisplayText&gt;&lt;style face="superscript"&gt;106&lt;/style&gt;&lt;/DisplayText&gt;&lt;record&gt;&lt;rec-number&gt;106&lt;/rec-number&gt;&lt;foreign-keys&gt;&lt;key app="EN" db-id="wvtedtx2hrstz2erp9c55axj9t2tp5pptfpp" timestamp="1647637235"&gt;106&lt;/key&gt;&lt;/foreign-keys&gt;&lt;ref-type name="Journal Article"&gt;17&lt;/ref-type&gt;&lt;contributors&gt;&lt;authors&gt;&lt;author&gt;Gomez, David&lt;/author&gt;&lt;author&gt;Haas, Barbara&lt;/author&gt;&lt;author&gt;Ahmed, Najma&lt;/author&gt;&lt;author&gt;Tien, Homer&lt;/author&gt;&lt;author&gt;Nathens, Avery&lt;/author&gt;&lt;/authors&gt;&lt;/contributors&gt;&lt;titles&gt;&lt;title&gt;Disaster preparedness of Canadian trauma centres: the perspective of medical directors of trauma&lt;/title&gt;&lt;secondary-title&gt;Canadian Journal of Surgery&lt;/secondary-title&gt;&lt;/titles&gt;&lt;periodical&gt;&lt;full-title&gt;Canadian Journal of Surgery&lt;/full-title&gt;&lt;/periodical&gt;&lt;pages&gt;9&lt;/pages&gt;&lt;volume&gt;54&lt;/volume&gt;&lt;number&gt;1&lt;/number&gt;&lt;dates&gt;&lt;year&gt;2011&lt;/year&gt;&lt;/dates&gt;&lt;urls&gt;&lt;/urls&gt;&lt;/record&gt;&lt;/Cite&gt;&lt;/EndNote&gt;</w:instrTex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80F29" w:rsidRPr="00F80F2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06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4DF36C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2449D6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3D58161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ross sectional survey</w:t>
            </w:r>
          </w:p>
        </w:tc>
        <w:tc>
          <w:tcPr>
            <w:tcW w:w="1170" w:type="dxa"/>
          </w:tcPr>
          <w:p w14:paraId="77556D9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235A1AE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2C658F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E51030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4ED2B6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9A814A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02CD72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347E65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85D51C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20B70502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9E31D3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07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8E3ECFE" w14:textId="088AC4AD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Gotham 2007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Gotham&lt;/Author&gt;&lt;Year&gt;2007&lt;/Year&gt;&lt;RecNum&gt;107&lt;/RecNum&gt;&lt;DisplayText&gt;&lt;style face="superscript"&gt;107&lt;/style&gt;&lt;/DisplayText&gt;&lt;record&gt;&lt;rec-number&gt;107&lt;/rec-number&gt;&lt;foreign-keys&gt;&lt;key app="EN" db-id="wvtedtx2hrstz2erp9c55axj9t2tp5pptfpp" timestamp="1647637262"&gt;107&lt;/key&gt;&lt;/foreign-keys&gt;&lt;ref-type name="Journal Article"&gt;17&lt;/ref-type&gt;&lt;contributors&gt;&lt;authors&gt;&lt;author&gt;Gotham, Ivan J&lt;/author&gt;&lt;author&gt;Sottolano, Debra L&lt;/author&gt;&lt;author&gt;Hennessy, Mary E&lt;/author&gt;&lt;author&gt;Napoli, John P&lt;/author&gt;&lt;author&gt;Dobkins, Gregory&lt;/author&gt;&lt;author&gt;Le, Linh H&lt;/author&gt;&lt;author&gt;Burhans, Robert L&lt;/author&gt;&lt;author&gt;Fage, Bruce I&lt;/author&gt;&lt;/authors&gt;&lt;/contributors&gt;&lt;titles&gt;&lt;title&gt;An integrated information system for all-hazards health preparedness and response: New York State Health Emergency Response Data System&lt;/title&gt;&lt;secondary-title&gt;Journal of Public Health Management and Practice&lt;/secondary-title&gt;&lt;/titles&gt;&lt;periodical&gt;&lt;full-title&gt;Journal of public health management and practice&lt;/full-title&gt;&lt;/periodical&gt;&lt;pages&gt;486-496&lt;/pages&gt;&lt;volume&gt;13&lt;/volume&gt;&lt;number&gt;5&lt;/number&gt;&lt;dates&gt;&lt;year&gt;2007&lt;/year&gt;&lt;/dates&gt;&lt;isbn&gt;1078-4659&lt;/isbn&gt;&lt;urls&gt;&lt;/urls&gt;&lt;/record&gt;&lt;/Cite&gt;&lt;/EndNote&gt;</w:instrTex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80F29" w:rsidRPr="00F80F2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07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B07A05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E9F222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29EE891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escriptive study</w:t>
            </w:r>
          </w:p>
        </w:tc>
        <w:tc>
          <w:tcPr>
            <w:tcW w:w="1170" w:type="dxa"/>
          </w:tcPr>
          <w:p w14:paraId="3F0D028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7127CFF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F61EA0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A5D054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D9F9D9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F6D001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3AA786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DDB05A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673BA1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20DF2229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847F2D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08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B3C2F7E" w14:textId="6FE6D52B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Grabo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8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Grabo&lt;/Author&gt;&lt;Year&gt;2018&lt;/Year&gt;&lt;RecNum&gt;108&lt;/RecNum&gt;&lt;DisplayText&gt;&lt;style face="superscript"&gt;108&lt;/style&gt;&lt;/DisplayText&gt;&lt;record&gt;&lt;rec-number&gt;108&lt;/rec-number&gt;&lt;foreign-keys&gt;&lt;key app="EN" db-id="wvtedtx2hrstz2erp9c55axj9t2tp5pptfpp" timestamp="1647637397"&gt;108&lt;/key&gt;&lt;/foreign-keys&gt;&lt;ref-type name="Journal Article"&gt;17&lt;/ref-type&gt;&lt;contributors&gt;&lt;authors&gt;&lt;author&gt;Grabo, Daniel&lt;/author&gt;&lt;author&gt;Strumwasser, Aaron&lt;/author&gt;&lt;author&gt;Remick, Kyle&lt;/author&gt;&lt;author&gt;Briggs, Susan&lt;/author&gt;&lt;/authors&gt;&lt;/contributors&gt;&lt;titles&gt;&lt;title&gt;A pilot registry of trauma surgeons willing and ready to respond to disasters&lt;/title&gt;&lt;secondary-title&gt;Journal of Trauma and Acute Care Surgery&lt;/secondary-title&gt;&lt;/titles&gt;&lt;periodical&gt;&lt;full-title&gt;Journal of Trauma and Acute Care Surgery&lt;/full-title&gt;&lt;/periodical&gt;&lt;pages&gt;393-396&lt;/pages&gt;&lt;volume&gt;84&lt;/volume&gt;&lt;number&gt;2&lt;/number&gt;&lt;dates&gt;&lt;year&gt;2018&lt;/year&gt;&lt;/dates&gt;&lt;isbn&gt;2163-0755&lt;/isbn&gt;&lt;urls&gt;&lt;/urls&gt;&lt;/record&gt;&lt;/Cite&gt;&lt;/EndNote&gt;</w:instrTex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80F29" w:rsidRPr="00F80F2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08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EF6EB9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1B99CC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28C182A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escriptive study</w:t>
            </w:r>
          </w:p>
        </w:tc>
        <w:tc>
          <w:tcPr>
            <w:tcW w:w="1170" w:type="dxa"/>
          </w:tcPr>
          <w:p w14:paraId="22BDDEC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6918C5F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66FAC1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5299E8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8B3BFD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2D28AC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2236DB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4356C8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0928AA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5BF81782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B2E366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09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6EA7134" w14:textId="1613B489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Gryth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0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Gryth&lt;/Author&gt;&lt;Year&gt;2010&lt;/Year&gt;&lt;RecNum&gt;109&lt;/RecNum&gt;&lt;DisplayText&gt;&lt;style face="superscript"&gt;109&lt;/style&gt;&lt;/DisplayText&gt;&lt;record&gt;&lt;rec-number&gt;109&lt;/rec-number&gt;&lt;foreign-keys&gt;&lt;key app="EN" db-id="wvtedtx2hrstz2erp9c55axj9t2tp5pptfpp" timestamp="1647637419"&gt;109&lt;/key&gt;&lt;/foreign-keys&gt;&lt;ref-type name="Journal Article"&gt;17&lt;/ref-type&gt;&lt;contributors&gt;&lt;authors&gt;&lt;author&gt;Gryth, Dan&lt;/author&gt;&lt;author&gt;Rådestad, Monica&lt;/author&gt;&lt;author&gt;Nilsson, Heléne&lt;/author&gt;&lt;author&gt;Nerf, Ola&lt;/author&gt;&lt;author&gt;Svensson, Leif&lt;/author&gt;&lt;author&gt;Castrén, Maaret&lt;/author&gt;&lt;author&gt;Rüter, Anders&lt;/author&gt;&lt;/authors&gt;&lt;/contributors&gt;&lt;titles&gt;&lt;title&gt;Evaluation of medical command and control using performance indicators in a full-scale, major aircraft accident exercise&lt;/title&gt;&lt;secondary-title&gt;Prehospital and Disaster Medicine&lt;/secondary-title&gt;&lt;/titles&gt;&lt;periodical&gt;&lt;full-title&gt;Prehospital and Disaster Medicine&lt;/full-title&gt;&lt;/periodical&gt;&lt;pages&gt;118-123&lt;/pages&gt;&lt;volume&gt;25&lt;/volume&gt;&lt;number&gt;2&lt;/number&gt;&lt;dates&gt;&lt;year&gt;2010&lt;/year&gt;&lt;/dates&gt;&lt;isbn&gt;1945-1938&lt;/isbn&gt;&lt;urls&gt;&lt;/urls&gt;&lt;/record&gt;&lt;/Cite&gt;&lt;/EndNote&gt;</w:instrTex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80F29" w:rsidRPr="00F80F2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09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B05929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FD45A6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409D152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Observational study</w:t>
            </w:r>
          </w:p>
        </w:tc>
        <w:tc>
          <w:tcPr>
            <w:tcW w:w="1170" w:type="dxa"/>
          </w:tcPr>
          <w:p w14:paraId="654277F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42018BB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05A83F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B84637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0E84E1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B092A0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99E9F5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554BBE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EB9763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67CBFE5B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7AAAAA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10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9625729" w14:textId="2B6F356F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Halpern 2003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alpern&lt;/Author&gt;&lt;Year&gt;2003&lt;/Year&gt;&lt;RecNum&gt;110&lt;/RecNum&gt;&lt;DisplayText&gt;&lt;style face="superscript"&gt;110&lt;/style&gt;&lt;/DisplayText&gt;&lt;record&gt;&lt;rec-number&gt;110&lt;/rec-number&gt;&lt;foreign-keys&gt;&lt;key app="EN" db-id="wvtedtx2hrstz2erp9c55axj9t2tp5pptfpp" timestamp="1647637524"&gt;110&lt;/key&gt;&lt;/foreign-keys&gt;&lt;ref-type name="Journal Article"&gt;17&lt;/ref-type&gt;&lt;contributors&gt;&lt;authors&gt;&lt;author&gt;Halpern, Pinchas&lt;/author&gt;&lt;author&gt;Tsai, Ming-Che&lt;/author&gt;&lt;author&gt;Arnold, Jeffrey L&lt;/author&gt;&lt;author&gt;Stok, Edita&lt;/author&gt;&lt;author&gt;Ersoy, Gurkan&lt;/author&gt;&lt;/authors&gt;&lt;/contributors&gt;&lt;titles&gt;&lt;title&gt;Mass-casualty, terrorist bombings: implications for emergency department and hospital emergency response (Part II)&lt;/title&gt;&lt;secondary-title&gt;Prehospital and Disaster Medicine&lt;/secondary-title&gt;&lt;/titles&gt;&lt;periodical&gt;&lt;full-title&gt;Prehospital and Disaster Medicine&lt;/full-title&gt;&lt;/periodical&gt;&lt;pages&gt;235-241&lt;/pages&gt;&lt;volume&gt;18&lt;/volume&gt;&lt;number&gt;3&lt;/number&gt;&lt;dates&gt;&lt;year&gt;2003&lt;/year&gt;&lt;/dates&gt;&lt;isbn&gt;1945-1938&lt;/isbn&gt;&lt;urls&gt;&lt;/urls&gt;&lt;/record&gt;&lt;/Cite&gt;&lt;/EndNote&gt;</w:instrTex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80F29" w:rsidRPr="00F80F2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10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CB68F1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29C655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24E8510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view article</w:t>
            </w:r>
          </w:p>
        </w:tc>
        <w:tc>
          <w:tcPr>
            <w:tcW w:w="1170" w:type="dxa"/>
          </w:tcPr>
          <w:p w14:paraId="7F789F7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518AFEC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C5D3B6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FBD158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3F04CA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4B8ECA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55B513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B471AD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1DEB4D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5AC98200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7E9E4F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11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302A863" w14:textId="6409DBD2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Hardy 2018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ardy&lt;/Author&gt;&lt;Year&gt;2018&lt;/Year&gt;&lt;RecNum&gt;111&lt;/RecNum&gt;&lt;DisplayText&gt;&lt;style face="superscript"&gt;111&lt;/style&gt;&lt;/DisplayText&gt;&lt;record&gt;&lt;rec-number&gt;111&lt;/rec-number&gt;&lt;foreign-keys&gt;&lt;key app="EN" db-id="wvtedtx2hrstz2erp9c55axj9t2tp5pptfpp" timestamp="1647637561"&gt;111&lt;/key&gt;&lt;/foreign-keys&gt;&lt;ref-type name="Journal Article"&gt;17&lt;/ref-type&gt;&lt;contributors&gt;&lt;authors&gt;&lt;author&gt;Hardy, Sophie&lt;/author&gt;&lt;author&gt;Fattah, Sabina&lt;/author&gt;&lt;author&gt;Wisborg, Torben&lt;/author&gt;&lt;author&gt;Raatiniemi, Lasse&lt;/author&gt;&lt;author&gt;Staff, Trine&lt;/author&gt;&lt;author&gt;Rehn, Marius&lt;/author&gt;&lt;/authors&gt;&lt;/contributors&gt;&lt;titles&gt;&lt;title&gt;Systematic reporting to improve the emergency medical response to major incidents: a pilot study&lt;/title&gt;&lt;secondary-title&gt;BMC Emergency Medicine&lt;/secondary-title&gt;&lt;/titles&gt;&lt;periodical&gt;&lt;full-title&gt;BMC emergency medicine&lt;/full-title&gt;&lt;/periodical&gt;&lt;pages&gt;1-7&lt;/pages&gt;&lt;volume&gt;18&lt;/volume&gt;&lt;number&gt;1&lt;/number&gt;&lt;dates&gt;&lt;year&gt;2018&lt;/year&gt;&lt;/dates&gt;&lt;isbn&gt;1471-227X&lt;/isbn&gt;&lt;urls&gt;&lt;/urls&gt;&lt;/record&gt;&lt;/Cite&gt;&lt;/EndNote&gt;</w:instrTex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80F29" w:rsidRPr="00F80F2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11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80295B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636465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5B35D65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escriptive study</w:t>
            </w:r>
          </w:p>
        </w:tc>
        <w:tc>
          <w:tcPr>
            <w:tcW w:w="1170" w:type="dxa"/>
          </w:tcPr>
          <w:p w14:paraId="3B6DAEA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79D2736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9A2AA8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0751B8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7AD774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4C7022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1AAF7D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6F2291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31EAC6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18273DFD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F8D20D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12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4331A46" w14:textId="44D4CE7C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Hart 2018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art&lt;/Author&gt;&lt;Year&gt;2018&lt;/Year&gt;&lt;RecNum&gt;112&lt;/RecNum&gt;&lt;DisplayText&gt;&lt;style face="superscript"&gt;112&lt;/style&gt;&lt;/DisplayText&gt;&lt;record&gt;&lt;rec-number&gt;112&lt;/rec-number&gt;&lt;foreign-keys&gt;&lt;key app="EN" db-id="wvtedtx2hrstz2erp9c55axj9t2tp5pptfpp" timestamp="1647637935"&gt;112&lt;/key&gt;&lt;/foreign-keys&gt;&lt;ref-type name="Journal Article"&gt;17&lt;/ref-type&gt;&lt;contributors&gt;&lt;authors&gt;&lt;author&gt;Hart, Alexander&lt;/author&gt;&lt;author&gt;Nammour, Elias&lt;/author&gt;&lt;author&gt;Mangolds, Virginia&lt;/author&gt;&lt;author&gt;Broach, John&lt;/author&gt;&lt;/authors&gt;&lt;/contributors&gt;&lt;titles&gt;&lt;title&gt;Intuitive versus algorithmic triage&lt;/title&gt;&lt;secondary-title&gt;Prehospital and Disaster Medicine&lt;/secondary-title&gt;&lt;/titles&gt;&lt;periodical&gt;&lt;full-title&gt;Prehospital and Disaster Medicine&lt;/full-title&gt;&lt;/periodical&gt;&lt;pages&gt;355-361&lt;/pages&gt;&lt;volume&gt;33&lt;/volume&gt;&lt;number&gt;4&lt;/number&gt;&lt;dates&gt;&lt;year&gt;2018&lt;/year&gt;&lt;/dates&gt;&lt;isbn&gt;1049-023X&lt;/isbn&gt;&lt;urls&gt;&lt;/urls&gt;&lt;/record&gt;&lt;/Cite&gt;&lt;/EndNote&gt;</w:instrTex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80F29" w:rsidRPr="00F80F2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12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783D4A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7821A1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152F646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luster randomized study</w:t>
            </w:r>
          </w:p>
        </w:tc>
        <w:tc>
          <w:tcPr>
            <w:tcW w:w="1170" w:type="dxa"/>
          </w:tcPr>
          <w:p w14:paraId="562CB0C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Algorithmic triage</w:t>
            </w:r>
          </w:p>
        </w:tc>
        <w:tc>
          <w:tcPr>
            <w:tcW w:w="1080" w:type="dxa"/>
          </w:tcPr>
          <w:p w14:paraId="0B86431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Triage outcomes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8C9AFA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C64D77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3AAA76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4E4021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A30FBA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432301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46B018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12085F12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481DC7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113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4F48F7C" w14:textId="46B159B2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Hashimoto 2013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ashimoto&lt;/Author&gt;&lt;Year&gt;2013&lt;/Year&gt;&lt;RecNum&gt;113&lt;/RecNum&gt;&lt;DisplayText&gt;&lt;style face="superscript"&gt;113&lt;/style&gt;&lt;/DisplayText&gt;&lt;record&gt;&lt;rec-number&gt;113&lt;/rec-number&gt;&lt;foreign-keys&gt;&lt;key app="EN" db-id="wvtedtx2hrstz2erp9c55axj9t2tp5pptfpp" timestamp="1647637962"&gt;113&lt;/key&gt;&lt;/foreign-keys&gt;&lt;ref-type name="Journal Article"&gt;17&lt;/ref-type&gt;&lt;contributors&gt;&lt;authors&gt;&lt;author&gt;Hashimoto, Atsunori&lt;/author&gt;&lt;author&gt;Ueda, Takahiro&lt;/author&gt;&lt;author&gt;Kuboyama, Kazutoshi&lt;/author&gt;&lt;author&gt;Yamada, Taihei&lt;/author&gt;&lt;author&gt;Terashima, Mariko&lt;/author&gt;&lt;author&gt;Miyawaki, Atsushi&lt;/author&gt;&lt;author&gt;Nakao, Atsunori&lt;/author&gt;&lt;author&gt;Kotani, Joji&lt;/author&gt;&lt;/authors&gt;&lt;/contributors&gt;&lt;titles&gt;&lt;title&gt;Application of a first impression triage in the Japan railway west disaster&lt;/title&gt;&lt;secondary-title&gt;Acta Medica Okayama&lt;/secondary-title&gt;&lt;/titles&gt;&lt;periodical&gt;&lt;full-title&gt;Acta Medica Okayama&lt;/full-title&gt;&lt;/periodical&gt;&lt;pages&gt;171-176&lt;/pages&gt;&lt;volume&gt;67&lt;/volume&gt;&lt;number&gt;3&lt;/number&gt;&lt;dates&gt;&lt;year&gt;2013&lt;/year&gt;&lt;/dates&gt;&lt;isbn&gt;0386-300X&lt;/isbn&gt;&lt;urls&gt;&lt;/urls&gt;&lt;/record&gt;&lt;/Cite&gt;&lt;/EndNote&gt;</w:instrTex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80F29" w:rsidRPr="00F80F2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13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5316D5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43CDF5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1E51486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Comparative study </w:t>
            </w:r>
          </w:p>
        </w:tc>
        <w:tc>
          <w:tcPr>
            <w:tcW w:w="1170" w:type="dxa"/>
          </w:tcPr>
          <w:p w14:paraId="2F526C0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0808457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Triage outcomes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05E44D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B83DF0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D109B4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121335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1BAFD2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D8D85C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951CBE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7A6B2134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633FC9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14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36D4E5E" w14:textId="4602D380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Haverkort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7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averkort&lt;/Author&gt;&lt;Year&gt;2017&lt;/Year&gt;&lt;RecNum&gt;114&lt;/RecNum&gt;&lt;DisplayText&gt;&lt;style face="superscript"&gt;114&lt;/style&gt;&lt;/DisplayText&gt;&lt;record&gt;&lt;rec-number&gt;114&lt;/rec-number&gt;&lt;foreign-keys&gt;&lt;key app="EN" db-id="wvtedtx2hrstz2erp9c55axj9t2tp5pptfpp" timestamp="1647637979"&gt;114&lt;/key&gt;&lt;/foreign-keys&gt;&lt;ref-type name="Journal Article"&gt;17&lt;/ref-type&gt;&lt;contributors&gt;&lt;authors&gt;&lt;author&gt;Haverkort, JJ Mark&lt;/author&gt;&lt;author&gt;Bouman, Jos H&lt;/author&gt;&lt;author&gt;Wind, Jelte DD&lt;/author&gt;&lt;author&gt;Leenen, Luke PH&lt;/author&gt;&lt;/authors&gt;&lt;/contributors&gt;&lt;titles&gt;&lt;title&gt;Continuous development of a major incident in-hospital victim tracking and tracing system, withstanding the challenges of time&lt;/title&gt;&lt;secondary-title&gt;Disaster Medicine and Public Health Preparedness&lt;/secondary-title&gt;&lt;/titles&gt;&lt;periodical&gt;&lt;full-title&gt;Disaster medicine and public health preparedness&lt;/full-title&gt;&lt;/periodical&gt;&lt;pages&gt;244-250&lt;/pages&gt;&lt;volume&gt;11&lt;/volume&gt;&lt;number&gt;2&lt;/number&gt;&lt;dates&gt;&lt;year&gt;2017&lt;/year&gt;&lt;/dates&gt;&lt;isbn&gt;1935-7893&lt;/isbn&gt;&lt;urls&gt;&lt;/urls&gt;&lt;/record&gt;&lt;/Cite&gt;&lt;/EndNote&gt;</w:instrTex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80F29" w:rsidRPr="00F80F2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14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3646A7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E55ADB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37F77A0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escriptive study</w:t>
            </w:r>
          </w:p>
        </w:tc>
        <w:tc>
          <w:tcPr>
            <w:tcW w:w="1170" w:type="dxa"/>
          </w:tcPr>
          <w:p w14:paraId="2C10A83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1612521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7E4562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DCB1F6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48022C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2C247D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249E08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736D54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DA1273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651303D9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AE5C41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15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BA1B965" w14:textId="1D83D339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Heller 2019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eller&lt;/Author&gt;&lt;Year&gt;2019&lt;/Year&gt;&lt;RecNum&gt;115&lt;/RecNum&gt;&lt;DisplayText&gt;&lt;style face="superscript"&gt;115&lt;/style&gt;&lt;/DisplayText&gt;&lt;record&gt;&lt;rec-number&gt;115&lt;/rec-number&gt;&lt;foreign-keys&gt;&lt;key app="EN" db-id="wvtedtx2hrstz2erp9c55axj9t2tp5pptfpp" timestamp="1647638003"&gt;115&lt;/key&gt;&lt;/foreign-keys&gt;&lt;ref-type name="Journal Article"&gt;17&lt;/ref-type&gt;&lt;contributors&gt;&lt;authors&gt;&lt;author&gt;Heller, Axel R&lt;/author&gt;&lt;author&gt;Salvador, N&lt;/author&gt;&lt;author&gt;Frank, M&lt;/author&gt;&lt;author&gt;Schiffner, J&lt;/author&gt;&lt;author&gt;Kipke, R&lt;/author&gt;&lt;author&gt;Kleber, C&lt;/author&gt;&lt;/authors&gt;&lt;/contributors&gt;&lt;titles&gt;&lt;title&gt;Diagnostic precision of triage algorithms for mass casualty incidents. English version&lt;/title&gt;&lt;secondary-title&gt;Der Anaesthesist&lt;/secondary-title&gt;&lt;/titles&gt;&lt;periodical&gt;&lt;full-title&gt;Der Anaesthesist&lt;/full-title&gt;&lt;/periodical&gt;&lt;pages&gt;15-24&lt;/pages&gt;&lt;volume&gt;68&lt;/volume&gt;&lt;number&gt;1&lt;/number&gt;&lt;dates&gt;&lt;year&gt;2019&lt;/year&gt;&lt;/dates&gt;&lt;isbn&gt;1432-055X&lt;/isbn&gt;&lt;urls&gt;&lt;/urls&gt;&lt;/record&gt;&lt;/Cite&gt;&lt;/EndNote&gt;</w:instrTex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80F29" w:rsidRPr="00F80F2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15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652335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A87FCF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4E00C60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rrelational study</w:t>
            </w:r>
          </w:p>
        </w:tc>
        <w:tc>
          <w:tcPr>
            <w:tcW w:w="1170" w:type="dxa"/>
          </w:tcPr>
          <w:p w14:paraId="0EB9F83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0F73877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Triage outcomes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E205F8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AFEB27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810431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2EA790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8312FA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1FDB8B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DA3196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1ED84951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5877DD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16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9F36B0F" w14:textId="0F1BB678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Hendrickx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6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endrickx&lt;/Author&gt;&lt;Year&gt;2016&lt;/Year&gt;&lt;RecNum&gt;116&lt;/RecNum&gt;&lt;DisplayText&gt;&lt;style face="superscript"&gt;116&lt;/style&gt;&lt;/DisplayText&gt;&lt;record&gt;&lt;rec-number&gt;116&lt;/rec-number&gt;&lt;foreign-keys&gt;&lt;key app="EN" db-id="wvtedtx2hrstz2erp9c55axj9t2tp5pptfpp" timestamp="1647638183"&gt;116&lt;/key&gt;&lt;/foreign-keys&gt;&lt;ref-type name="Journal Article"&gt;17&lt;/ref-type&gt;&lt;contributors&gt;&lt;authors&gt;&lt;author&gt;Hendrickx, Christel&lt;/author&gt;&lt;author&gt;D’Hoker, Steve&lt;/author&gt;&lt;author&gt;Michiels, Guido&lt;/author&gt;&lt;author&gt;Sabbe, MB&lt;/author&gt;&lt;/authors&gt;&lt;/contributors&gt;&lt;titles&gt;&lt;title&gt;Principles of hospital disaster management: An integrated and multidisciplinary approach&lt;/title&gt;&lt;secondary-title&gt;B-ENT&lt;/secondary-title&gt;&lt;/titles&gt;&lt;periodical&gt;&lt;full-title&gt;B-ENT&lt;/full-title&gt;&lt;/periodical&gt;&lt;pages&gt;139-148&lt;/pages&gt;&lt;volume&gt;12&lt;/volume&gt;&lt;number&gt;26/2&lt;/number&gt;&lt;dates&gt;&lt;year&gt;2016&lt;/year&gt;&lt;/dates&gt;&lt;urls&gt;&lt;/urls&gt;&lt;/record&gt;&lt;/Cite&gt;&lt;/EndNote&gt;</w:instrTex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F80F29" w:rsidRPr="00F80F29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16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A5F030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A030E0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423F475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view article</w:t>
            </w:r>
          </w:p>
        </w:tc>
        <w:tc>
          <w:tcPr>
            <w:tcW w:w="1170" w:type="dxa"/>
          </w:tcPr>
          <w:p w14:paraId="10A0B20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7FDB16E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309892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FDEBDA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F1DD95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72821F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9AB08F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184EE6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3BC035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16CE3A84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A816AC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17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1EB84DC" w14:textId="17511583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Heslop</w:t>
            </w:r>
            <w:r w:rsidR="00F80F29">
              <w:rPr>
                <w:rFonts w:ascii="Times New Roman" w:hAnsi="Times New Roman" w:cs="Times New Roman"/>
                <w:sz w:val="18"/>
                <w:szCs w:val="18"/>
              </w:rPr>
              <w:t>; C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t>urrie</w:t>
            </w: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8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urrie&lt;/Author&gt;&lt;Year&gt;2018&lt;/Year&gt;&lt;RecNum&gt;117&lt;/RecNum&gt;&lt;DisplayText&gt;&lt;style face="superscript"&gt;117&lt;/style&gt;&lt;/DisplayText&gt;&lt;record&gt;&lt;rec-number&gt;117&lt;/rec-number&gt;&lt;foreign-keys&gt;&lt;key app="EN" db-id="wvtedtx2hrstz2erp9c55axj9t2tp5pptfpp" timestamp="1647638207"&gt;117&lt;/key&gt;&lt;/foreign-keys&gt;&lt;ref-type name="Journal Article"&gt;17&lt;/ref-type&gt;&lt;contributors&gt;&lt;authors&gt;&lt;author&gt;Currie, Jane&lt;/author&gt;&lt;author&gt;Heslop, David J&lt;/author&gt;&lt;/authors&gt;&lt;/contributors&gt;&lt;titles&gt;&lt;title&gt;Operational systems evaluation of a large scale multi-agency decontamination exercise&lt;/title&gt;&lt;secondary-title&gt;International Journal of Disaster Risk Reduction&lt;/secondary-title&gt;&lt;/titles&gt;&lt;periodical&gt;&lt;full-title&gt;International Journal of Disaster Risk Reduction&lt;/full-title&gt;&lt;/periodical&gt;&lt;pages&gt;1054-1061&lt;/pages&gt;&lt;volume&gt;31&lt;/volume&gt;&lt;dates&gt;&lt;year&gt;2018&lt;/year&gt;&lt;/dates&gt;&lt;isbn&gt;2212-4209&lt;/isbn&gt;&lt;urls&gt;&lt;/urls&gt;&lt;/record&gt;&lt;/Cite&gt;&lt;/EndNote&gt;</w:instrTex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33A1D" w:rsidRPr="00333A1D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17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354907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E37D77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5F51C8B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Qualitative study</w:t>
            </w:r>
          </w:p>
        </w:tc>
        <w:tc>
          <w:tcPr>
            <w:tcW w:w="1170" w:type="dxa"/>
          </w:tcPr>
          <w:p w14:paraId="5F8E288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6BB60CF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21C9A4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E5860E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F8A4B1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76FB50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37FC6C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7F8701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0F01E7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52908E24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0A787A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18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60C3C18" w14:textId="432F50A1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Hick 2012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ick&lt;/Author&gt;&lt;Year&gt;2012&lt;/Year&gt;&lt;RecNum&gt;118&lt;/RecNum&gt;&lt;DisplayText&gt;&lt;style face="superscript"&gt;118&lt;/style&gt;&lt;/DisplayText&gt;&lt;record&gt;&lt;rec-number&gt;118&lt;/rec-number&gt;&lt;foreign-keys&gt;&lt;key app="EN" db-id="wvtedtx2hrstz2erp9c55axj9t2tp5pptfpp" timestamp="1647638246"&gt;118&lt;/key&gt;&lt;/foreign-keys&gt;&lt;ref-type name="Journal Article"&gt;17&lt;/ref-type&gt;&lt;contributors&gt;&lt;authors&gt;&lt;author&gt;Hick, John L&lt;/author&gt;&lt;author&gt;Hanfling, Dan&lt;/author&gt;&lt;author&gt;Cantrill, Stephen V&lt;/author&gt;&lt;/authors&gt;&lt;/contributors&gt;&lt;titles&gt;&lt;title&gt;Allocating scarce resources in disasters: emergency department principles&lt;/title&gt;&lt;secondary-title&gt;Annals of Emergency Medicine&lt;/secondary-title&gt;&lt;/titles&gt;&lt;periodical&gt;&lt;full-title&gt;Annals of emergency medicine&lt;/full-title&gt;&lt;/periodical&gt;&lt;pages&gt;177-187&lt;/pages&gt;&lt;volume&gt;59&lt;/volume&gt;&lt;number&gt;3&lt;/number&gt;&lt;dates&gt;&lt;year&gt;2012&lt;/year&gt;&lt;/dates&gt;&lt;isbn&gt;0196-0644&lt;/isbn&gt;&lt;urls&gt;&lt;/urls&gt;&lt;/record&gt;&lt;/Cite&gt;&lt;/EndNote&gt;</w:instrTex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33A1D" w:rsidRPr="00333A1D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18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E6A30D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ADF58D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0560935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view article</w:t>
            </w:r>
          </w:p>
        </w:tc>
        <w:tc>
          <w:tcPr>
            <w:tcW w:w="1170" w:type="dxa"/>
          </w:tcPr>
          <w:p w14:paraId="65022D6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1F94A15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3FF113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B43B60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FAA347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FAB3C2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72F813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47D7EF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D7D7F7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015E57E8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EA9C9A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19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2AAE072" w14:textId="5827B100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Hick 2008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ick&lt;/Author&gt;&lt;Year&gt;2008&lt;/Year&gt;&lt;RecNum&gt;119&lt;/RecNum&gt;&lt;DisplayText&gt;&lt;style face="superscript"&gt;119&lt;/style&gt;&lt;/DisplayText&gt;&lt;record&gt;&lt;rec-number&gt;119&lt;/rec-number&gt;&lt;foreign-keys&gt;&lt;key app="EN" db-id="wvtedtx2hrstz2erp9c55axj9t2tp5pptfpp" timestamp="1647638267"&gt;119&lt;/key&gt;&lt;/foreign-keys&gt;&lt;ref-type name="Journal Article"&gt;17&lt;/ref-type&gt;&lt;contributors&gt;&lt;authors&gt;&lt;author&gt;Hick, John L&lt;/author&gt;&lt;author&gt;Koenig, Kristi L&lt;/author&gt;&lt;author&gt;Barbisch, Donna&lt;/author&gt;&lt;author&gt;Bey, Tareg A&lt;/author&gt;&lt;/authors&gt;&lt;/contributors&gt;&lt;titles&gt;&lt;title&gt;Surge capacity concepts for health care facilities: the CO-S-TR model for initial incident assessment&lt;/title&gt;&lt;secondary-title&gt;Disaster Medicine and Public Health Preparedness&lt;/secondary-title&gt;&lt;/titles&gt;&lt;periodical&gt;&lt;full-title&gt;Disaster medicine and public health preparedness&lt;/full-title&gt;&lt;/periodical&gt;&lt;pages&gt;S51-S57&lt;/pages&gt;&lt;volume&gt;2&lt;/volume&gt;&lt;number&gt;S1&lt;/number&gt;&lt;dates&gt;&lt;year&gt;2008&lt;/year&gt;&lt;/dates&gt;&lt;isbn&gt;1935-7893&lt;/isbn&gt;&lt;urls&gt;&lt;/urls&gt;&lt;/record&gt;&lt;/Cite&gt;&lt;/EndNote&gt;</w:instrTex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33A1D" w:rsidRPr="00333A1D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19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0712CC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0CFFDC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26477E3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view article</w:t>
            </w:r>
          </w:p>
        </w:tc>
        <w:tc>
          <w:tcPr>
            <w:tcW w:w="1170" w:type="dxa"/>
          </w:tcPr>
          <w:p w14:paraId="1FC1729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5B562C0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3E3D73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6C44E8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406041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5D8894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F1834B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EAB90A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6D9ECC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1B3888B6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B5F142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20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9960BB2" w14:textId="2D26600A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Higgins 2004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iggins&lt;/Author&gt;&lt;Year&gt;2004&lt;/Year&gt;&lt;RecNum&gt;120&lt;/RecNum&gt;&lt;DisplayText&gt;&lt;style face="superscript"&gt;120&lt;/style&gt;&lt;/DisplayText&gt;&lt;record&gt;&lt;rec-number&gt;120&lt;/rec-number&gt;&lt;foreign-keys&gt;&lt;key app="EN" db-id="wvtedtx2hrstz2erp9c55axj9t2tp5pptfpp" timestamp="1647638288"&gt;120&lt;/key&gt;&lt;/foreign-keys&gt;&lt;ref-type name="Journal Article"&gt;17&lt;/ref-type&gt;&lt;contributors&gt;&lt;authors&gt;&lt;author&gt;Higgins, Wayne&lt;/author&gt;&lt;author&gt;Wainright III, Charles&lt;/author&gt;&lt;author&gt;Lu, Ning&lt;/author&gt;&lt;author&gt;Carrico, Ruth&lt;/author&gt;&lt;/authors&gt;&lt;/contributors&gt;&lt;titles&gt;&lt;title&gt;Assessing hospital preparedness using an instrument based on the Mass Casualty Disaster Plan Checklist: results of a statewide survey&lt;/title&gt;&lt;secondary-title&gt;American Journal of Infection Control&lt;/secondary-title&gt;&lt;/titles&gt;&lt;periodical&gt;&lt;full-title&gt;American journal of infection control&lt;/full-title&gt;&lt;/periodical&gt;&lt;pages&gt;327-332&lt;/pages&gt;&lt;volume&gt;32&lt;/volume&gt;&lt;number&gt;6&lt;/number&gt;&lt;dates&gt;&lt;year&gt;2004&lt;/year&gt;&lt;/dates&gt;&lt;isbn&gt;0196-6553&lt;/isbn&gt;&lt;urls&gt;&lt;/urls&gt;&lt;/record&gt;&lt;/Cite&gt;&lt;/EndNote&gt;</w:instrTex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33A1D" w:rsidRPr="00333A1D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20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C4B689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3F9596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3FE7276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21E028D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Cross sectional survey </w:t>
            </w:r>
          </w:p>
        </w:tc>
        <w:tc>
          <w:tcPr>
            <w:tcW w:w="1170" w:type="dxa"/>
          </w:tcPr>
          <w:p w14:paraId="2F8B61F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113A6B3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92F198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EF445D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C28EAA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8BDF6E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AB6FD7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927E6B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ACA3AA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5E825701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2E16D8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21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D32E153" w14:textId="374A6715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Hirshberg 2010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irshberg&lt;/Author&gt;&lt;Year&gt;2010&lt;/Year&gt;&lt;RecNum&gt;121&lt;/RecNum&gt;&lt;DisplayText&gt;&lt;style face="superscript"&gt;121&lt;/style&gt;&lt;/DisplayText&gt;&lt;record&gt;&lt;rec-number&gt;121&lt;/rec-number&gt;&lt;foreign-keys&gt;&lt;key app="EN" db-id="wvtedtx2hrstz2erp9c55axj9t2tp5pptfpp" timestamp="1647638341"&gt;121&lt;/key&gt;&lt;/foreign-keys&gt;&lt;ref-type name="Journal Article"&gt;17&lt;/ref-type&gt;&lt;contributors&gt;&lt;authors&gt;&lt;author&gt;Hirshberg, Asher&lt;/author&gt;&lt;author&gt;Frykberg, Eric R&lt;/author&gt;&lt;author&gt;Mattox, Kenneth L&lt;/author&gt;&lt;author&gt;Stein, Michael&lt;/author&gt;&lt;/authors&gt;&lt;/contributors&gt;&lt;titles&gt;&lt;title&gt;Triage and trauma workload in mass casualty: a computer model&lt;/title&gt;&lt;secondary-title&gt;Journal of Trauma and Acute Care Surgery&lt;/secondary-title&gt;&lt;/titles&gt;&lt;periodical&gt;&lt;full-title&gt;Journal of Trauma and Acute Care Surgery&lt;/full-title&gt;&lt;/periodical&gt;&lt;pages&gt;1074-1082&lt;/pages&gt;&lt;volume&gt;69&lt;/volume&gt;&lt;number&gt;5&lt;/number&gt;&lt;dates&gt;&lt;year&gt;2010&lt;/year&gt;&lt;/dates&gt;&lt;isbn&gt;2163-0755&lt;/isbn&gt;&lt;urls&gt;&lt;/urls&gt;&lt;/record&gt;&lt;/Cite&gt;&lt;/EndNote&gt;</w:instrTex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33A1D" w:rsidRPr="00333A1D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21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3FB29D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580B3C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657EE77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Experimental study</w:t>
            </w:r>
          </w:p>
        </w:tc>
        <w:tc>
          <w:tcPr>
            <w:tcW w:w="1170" w:type="dxa"/>
          </w:tcPr>
          <w:p w14:paraId="50827CF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Computerized modeling </w:t>
            </w:r>
          </w:p>
        </w:tc>
        <w:tc>
          <w:tcPr>
            <w:tcW w:w="1080" w:type="dxa"/>
          </w:tcPr>
          <w:p w14:paraId="3902286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Triage outcomes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2D4516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644BF4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66AEA3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EA867F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DA9781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97048B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3A2903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67ADB9EE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950ABD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22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6DD0EDA" w14:textId="39142762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Hirshberg 2001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irshberg&lt;/Author&gt;&lt;Year&gt;2001&lt;/Year&gt;&lt;RecNum&gt;122&lt;/RecNum&gt;&lt;DisplayText&gt;&lt;style face="superscript"&gt;122&lt;/style&gt;&lt;/DisplayText&gt;&lt;record&gt;&lt;rec-number&gt;122&lt;/rec-number&gt;&lt;foreign-keys&gt;&lt;key app="EN" db-id="wvtedtx2hrstz2erp9c55axj9t2tp5pptfpp" timestamp="1647638362"&gt;122&lt;/key&gt;&lt;/foreign-keys&gt;&lt;ref-type name="Journal Article"&gt;17&lt;/ref-type&gt;&lt;contributors&gt;&lt;authors&gt;&lt;author&gt;Hirshberg, Asher&lt;/author&gt;&lt;author&gt;Holcomb, John B&lt;/author&gt;&lt;author&gt;Mattox, Kenneth L&lt;/author&gt;&lt;/authors&gt;&lt;/contributors&gt;&lt;titles&gt;&lt;title&gt;Hospital trauma care in multiple-casualty incidents: a critical view&lt;/title&gt;&lt;secondary-title&gt;Annals of Emergency Medicine&lt;/secondary-title&gt;&lt;/titles&gt;&lt;periodical&gt;&lt;full-title&gt;Annals of emergency medicine&lt;/full-title&gt;&lt;/periodical&gt;&lt;pages&gt;647-652&lt;/pages&gt;&lt;volume&gt;37&lt;/volume&gt;&lt;number&gt;6&lt;/number&gt;&lt;dates&gt;&lt;year&gt;2001&lt;/year&gt;&lt;/dates&gt;&lt;isbn&gt;0196-0644&lt;/isbn&gt;&lt;urls&gt;&lt;/urls&gt;&lt;/record&gt;&lt;/Cite&gt;&lt;/EndNote&gt;</w:instrTex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33A1D" w:rsidRPr="00333A1D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22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98FA06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60A70A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098FB41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view article</w:t>
            </w:r>
          </w:p>
        </w:tc>
        <w:tc>
          <w:tcPr>
            <w:tcW w:w="1170" w:type="dxa"/>
          </w:tcPr>
          <w:p w14:paraId="68FBD97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20D1F27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150537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19FD77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C1925F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BD2C18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F56825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4D28BC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C496B7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030A81E6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EC2D4A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23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364C170" w14:textId="6AADEA42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Hoffner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09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offner&lt;/Author&gt;&lt;Year&gt;2009&lt;/Year&gt;&lt;RecNum&gt;123&lt;/RecNum&gt;&lt;DisplayText&gt;&lt;style face="superscript"&gt;123&lt;/style&gt;&lt;/DisplayText&gt;&lt;record&gt;&lt;rec-number&gt;123&lt;/rec-number&gt;&lt;foreign-keys&gt;&lt;key app="EN" db-id="wvtedtx2hrstz2erp9c55axj9t2tp5pptfpp" timestamp="1647638383"&gt;123&lt;/key&gt;&lt;/foreign-keys&gt;&lt;ref-type name="Journal Article"&gt;17&lt;/ref-type&gt;&lt;contributors&gt;&lt;authors&gt;&lt;author&gt;Hoffner, Pam&lt;/author&gt;&lt;author&gt;Keck, Becky&lt;/author&gt;&lt;author&gt;Hemphill, Robin&lt;/author&gt;&lt;author&gt;Wells, Nancy&lt;/author&gt;&lt;/authors&gt;&lt;/contributors&gt;&lt;titles&gt;&lt;title&gt;Integrating physician response into an academic medical center emergency operations response plan&lt;/title&gt;&lt;secondary-title&gt;Journal of Emergency Nursing&lt;/secondary-title&gt;&lt;/titles&gt;&lt;periodical&gt;&lt;full-title&gt;Journal of Emergency Nursing&lt;/full-title&gt;&lt;/periodical&gt;&lt;pages&gt;343-347&lt;/pages&gt;&lt;volume&gt;35&lt;/volume&gt;&lt;number&gt;4&lt;/number&gt;&lt;dates&gt;&lt;year&gt;2009&lt;/year&gt;&lt;/dates&gt;&lt;isbn&gt;0099-1767&lt;/isbn&gt;&lt;urls&gt;&lt;/urls&gt;&lt;/record&gt;&lt;/Cite&gt;&lt;/EndNote&gt;</w:instrTex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33A1D" w:rsidRPr="00333A1D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23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B5DDD6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B045C1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014EA34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escriptive study</w:t>
            </w:r>
          </w:p>
        </w:tc>
        <w:tc>
          <w:tcPr>
            <w:tcW w:w="1170" w:type="dxa"/>
          </w:tcPr>
          <w:p w14:paraId="40D9722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70FCA92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7F1BC1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FCAB66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EC519D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A7C0C9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3FCCAE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40036D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745924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0D26DD47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525F39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24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BFE2FE3" w14:textId="11414A8E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Hogan 2014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ogan&lt;/Author&gt;&lt;Year&gt;2014&lt;/Year&gt;&lt;RecNum&gt;124&lt;/RecNum&gt;&lt;DisplayText&gt;&lt;style face="superscript"&gt;124&lt;/style&gt;&lt;/DisplayText&gt;&lt;record&gt;&lt;rec-number&gt;124&lt;/rec-number&gt;&lt;foreign-keys&gt;&lt;key app="EN" db-id="wvtedtx2hrstz2erp9c55axj9t2tp5pptfpp" timestamp="1647638405"&gt;124&lt;/key&gt;&lt;/foreign-keys&gt;&lt;ref-type name="Journal Article"&gt;17&lt;/ref-type&gt;&lt;contributors&gt;&lt;authors&gt;&lt;author&gt;Hogan, David E&lt;/author&gt;&lt;author&gt;Brown, Travis&lt;/author&gt;&lt;/authors&gt;&lt;/contributors&gt;&lt;titles&gt;&lt;title&gt;Utility of vital signs in mass casualty-disaster triage&lt;/title&gt;&lt;secondary-title&gt;Western Journal of Emergency Medicine&lt;/secondary-title&gt;&lt;/titles&gt;&lt;periodical&gt;&lt;full-title&gt;Western journal of emergency medicine&lt;/full-title&gt;&lt;/periodical&gt;&lt;pages&gt;732&lt;/pages&gt;&lt;volume&gt;15&lt;/volume&gt;&lt;number&gt;7&lt;/number&gt;&lt;dates&gt;&lt;year&gt;2014&lt;/year&gt;&lt;/dates&gt;&lt;urls&gt;&lt;/urls&gt;&lt;/record&gt;&lt;/Cite&gt;&lt;/EndNote&gt;</w:instrTex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33A1D" w:rsidRPr="00333A1D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24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17FEE0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3DA94B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538765E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mparative study</w:t>
            </w:r>
          </w:p>
        </w:tc>
        <w:tc>
          <w:tcPr>
            <w:tcW w:w="1170" w:type="dxa"/>
          </w:tcPr>
          <w:p w14:paraId="0C5E193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10F9AD2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linical vs MCI triage outcome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574225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355F21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334522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941D76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DF052E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7A9E16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B3A0D8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0F681DA2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703945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25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F5F3D4D" w14:textId="77EE6DC3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Holgersson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6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olgersson&lt;/Author&gt;&lt;Year&gt;2016&lt;/Year&gt;&lt;RecNum&gt;125&lt;/RecNum&gt;&lt;DisplayText&gt;&lt;style face="superscript"&gt;125&lt;/style&gt;&lt;/DisplayText&gt;&lt;record&gt;&lt;rec-number&gt;125&lt;/rec-number&gt;&lt;foreign-keys&gt;&lt;key app="EN" db-id="wvtedtx2hrstz2erp9c55axj9t2tp5pptfpp" timestamp="1647638432"&gt;125&lt;/key&gt;&lt;/foreign-keys&gt;&lt;ref-type name="Journal Article"&gt;17&lt;/ref-type&gt;&lt;contributors&gt;&lt;authors&gt;&lt;author&gt;Holgersson, Annelie&lt;/author&gt;&lt;/authors&gt;&lt;/contributors&gt;&lt;titles&gt;&lt;title&gt;Review of on-scene management of mass-casualty attacks&lt;/title&gt;&lt;secondary-title&gt;Journal of Human Security&lt;/secondary-title&gt;&lt;/titles&gt;&lt;periodical&gt;&lt;full-title&gt;Journal of Human Security&lt;/full-title&gt;&lt;/periodical&gt;&lt;pages&gt;91-111&lt;/pages&gt;&lt;volume&gt;12&lt;/volume&gt;&lt;number&gt;1&lt;/number&gt;&lt;dates&gt;&lt;year&gt;2016&lt;/year&gt;&lt;/dates&gt;&lt;isbn&gt;1835-3800&lt;/isbn&gt;&lt;urls&gt;&lt;/urls&gt;&lt;/record&gt;&lt;/Cite&gt;&lt;/EndNote&gt;</w:instrTex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33A1D" w:rsidRPr="00333A1D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25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3BF8F7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6EE74B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7500265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view article</w:t>
            </w:r>
          </w:p>
        </w:tc>
        <w:tc>
          <w:tcPr>
            <w:tcW w:w="1170" w:type="dxa"/>
          </w:tcPr>
          <w:p w14:paraId="21CC72C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3B5B668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C78172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61D77D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38BDEF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7F6158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6A4CDC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B7767A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ED0E82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4AF0DFBB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845791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26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C4230E9" w14:textId="60704E7B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Homier 2018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omier&lt;/Author&gt;&lt;Year&gt;2018&lt;/Year&gt;&lt;RecNum&gt;126&lt;/RecNum&gt;&lt;DisplayText&gt;&lt;style face="superscript"&gt;126&lt;/style&gt;&lt;/DisplayText&gt;&lt;record&gt;&lt;rec-number&gt;126&lt;/rec-number&gt;&lt;foreign-keys&gt;&lt;key app="EN" db-id="wvtedtx2hrstz2erp9c55axj9t2tp5pptfpp" timestamp="1647638482"&gt;126&lt;/key&gt;&lt;/foreign-keys&gt;&lt;ref-type name="Journal Article"&gt;17&lt;/ref-type&gt;&lt;contributors&gt;&lt;authors&gt;&lt;author&gt;Homier, Valerie&lt;/author&gt;&lt;author&gt;Hamad, Raphael&lt;/author&gt;&lt;author&gt;Larocque, Josée&lt;/author&gt;&lt;author&gt;Chassé, Pierre&lt;/author&gt;&lt;author&gt;Khalil, Elene&lt;/author&gt;&lt;author&gt;Franc, Jeffrey M&lt;/author&gt;&lt;/authors&gt;&lt;/contributors&gt;&lt;titles&gt;&lt;title&gt;A randomized trial comparing telephone tree, text messaging, and instant messaging app for emergency department staff recall for disaster response&lt;/title&gt;&lt;secondary-title&gt;Prehospital and Disaster Medicine&lt;/secondary-title&gt;&lt;/titles&gt;&lt;periodical&gt;&lt;full-title&gt;Prehospital and Disaster Medicine&lt;/full-title&gt;&lt;/periodical&gt;&lt;pages&gt;471-477&lt;/pages&gt;&lt;volume&gt;33&lt;/volume&gt;&lt;number&gt;5&lt;/number&gt;&lt;dates&gt;&lt;year&gt;2018&lt;/year&gt;&lt;/dates&gt;&lt;isbn&gt;1049-023X&lt;/isbn&gt;&lt;urls&gt;&lt;/urls&gt;&lt;/record&gt;&lt;/Cite&gt;&lt;/EndNote&gt;</w:instrTex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33A1D" w:rsidRPr="00333A1D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26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25B02C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887807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615810B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andomized trial</w:t>
            </w:r>
          </w:p>
        </w:tc>
        <w:tc>
          <w:tcPr>
            <w:tcW w:w="1170" w:type="dxa"/>
          </w:tcPr>
          <w:p w14:paraId="0A866B9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mmunication tools</w:t>
            </w:r>
          </w:p>
        </w:tc>
        <w:tc>
          <w:tcPr>
            <w:tcW w:w="1080" w:type="dxa"/>
          </w:tcPr>
          <w:p w14:paraId="61DA464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Individual response time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DC754D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30E41F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504E78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834427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7E6060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E8202A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CAB83E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3D2008CA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5C3F17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27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912FE42" w14:textId="66D100D9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Hood 2011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ood&lt;/Author&gt;&lt;Year&gt;2011&lt;/Year&gt;&lt;RecNum&gt;127&lt;/RecNum&gt;&lt;DisplayText&gt;&lt;style face="superscript"&gt;127&lt;/style&gt;&lt;/DisplayText&gt;&lt;record&gt;&lt;rec-number&gt;127&lt;/rec-number&gt;&lt;foreign-keys&gt;&lt;key app="EN" db-id="wvtedtx2hrstz2erp9c55axj9t2tp5pptfpp" timestamp="1647638499"&gt;127&lt;/key&gt;&lt;/foreign-keys&gt;&lt;ref-type name="Journal Article"&gt;17&lt;/ref-type&gt;&lt;contributors&gt;&lt;authors&gt;&lt;author&gt;Hood, Joyce&lt;/author&gt;&lt;author&gt;Fernandes-Flack, Jessica&lt;/author&gt;&lt;author&gt;Larrañaga2, Michael D&lt;/author&gt;&lt;/authors&gt;&lt;/contributors&gt;&lt;titles&gt;&lt;title&gt;Effectiveness of hospital-based decontamination during a simulated mass casualty exposure&lt;/title&gt;&lt;secondary-title&gt;Journal of Occupational and Environmental Hygiene&lt;/secondary-title&gt;&lt;/titles&gt;&lt;periodical&gt;&lt;full-title&gt;Journal of occupational and environmental hygiene&lt;/full-title&gt;&lt;/periodical&gt;&lt;pages&gt;D131-D138&lt;/pages&gt;&lt;volume&gt;8&lt;/volume&gt;&lt;number&gt;12&lt;/number&gt;&lt;dates&gt;&lt;year&gt;2011&lt;/year&gt;&lt;/dates&gt;&lt;isbn&gt;1545-9624&lt;/isbn&gt;&lt;urls&gt;&lt;/urls&gt;&lt;/record&gt;&lt;/Cite&gt;&lt;/EndNote&gt;</w:instrTex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33A1D" w:rsidRPr="00333A1D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27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8B0DAE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3CAC13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146300A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Experimental study </w:t>
            </w:r>
          </w:p>
        </w:tc>
        <w:tc>
          <w:tcPr>
            <w:tcW w:w="1170" w:type="dxa"/>
          </w:tcPr>
          <w:p w14:paraId="351D87F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econ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training</w:t>
            </w:r>
          </w:p>
        </w:tc>
        <w:tc>
          <w:tcPr>
            <w:tcW w:w="1080" w:type="dxa"/>
          </w:tcPr>
          <w:p w14:paraId="48F62BD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econ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effectiveness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6FD469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D89635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AB42C8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D1D654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BC22E3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374492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F272E1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790457C2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0FDFE7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28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B179682" w14:textId="726BB95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Hsu 2004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su&lt;/Author&gt;&lt;Year&gt;2004&lt;/Year&gt;&lt;RecNum&gt;128&lt;/RecNum&gt;&lt;DisplayText&gt;&lt;style face="superscript"&gt;128&lt;/style&gt;&lt;/DisplayText&gt;&lt;record&gt;&lt;rec-number&gt;128&lt;/rec-number&gt;&lt;foreign-keys&gt;&lt;key app="EN" db-id="wvtedtx2hrstz2erp9c55axj9t2tp5pptfpp" timestamp="1647638527"&gt;128&lt;/key&gt;&lt;/foreign-keys&gt;&lt;ref-type name="Journal Article"&gt;17&lt;/ref-type&gt;&lt;contributors&gt;&lt;authors&gt;&lt;author&gt;Hsu, Edbert B&lt;/author&gt;&lt;author&gt;Jenckes, Mollie W&lt;/author&gt;&lt;author&gt;Catlett, Christina L&lt;/author&gt;&lt;author&gt;Robinson, Karen A&lt;/author&gt;&lt;author&gt;Feuerstein, Carolyn&lt;/author&gt;&lt;author&gt;Cosgrove, Sara E&lt;/author&gt;&lt;author&gt;Green, Gary B&lt;/author&gt;&lt;author&gt;Bass, Eric B&lt;/author&gt;&lt;/authors&gt;&lt;/contributors&gt;&lt;titles&gt;&lt;title&gt;Effectiveness of hospital staff mass-casualty incident training methods: a systematic literature review&lt;/title&gt;&lt;secondary-title&gt;Prehospital and Disaster Medicine&lt;/secondary-title&gt;&lt;/titles&gt;&lt;periodical&gt;&lt;full-title&gt;Prehospital and Disaster Medicine&lt;/full-title&gt;&lt;/periodical&gt;&lt;pages&gt;191-199&lt;/pages&gt;&lt;volume&gt;19&lt;/volume&gt;&lt;number&gt;3&lt;/number&gt;&lt;dates&gt;&lt;year&gt;2004&lt;/year&gt;&lt;/dates&gt;&lt;isbn&gt;1945-1938&lt;/isbn&gt;&lt;urls&gt;&lt;/urls&gt;&lt;/record&gt;&lt;/Cite&gt;&lt;/EndNote&gt;</w:instrTex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33A1D" w:rsidRPr="00333A1D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28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2F5E86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EE23FF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08BDB51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Literature Review</w:t>
            </w:r>
          </w:p>
        </w:tc>
        <w:tc>
          <w:tcPr>
            <w:tcW w:w="1170" w:type="dxa"/>
          </w:tcPr>
          <w:p w14:paraId="70D7ECB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26A13AB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Effectiveness of </w:t>
            </w:r>
            <w:r w:rsidRPr="00E02EBF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disaster response training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257541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B4160E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6303FE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40FAE8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8A61F7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812168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8F84F3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691B034C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6A798B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29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699E22B" w14:textId="0F659501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Hsu 2006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su&lt;/Author&gt;&lt;Year&gt;2006&lt;/Year&gt;&lt;RecNum&gt;129&lt;/RecNum&gt;&lt;DisplayText&gt;&lt;style face="superscript"&gt;129&lt;/style&gt;&lt;/DisplayText&gt;&lt;record&gt;&lt;rec-number&gt;129&lt;/rec-number&gt;&lt;foreign-keys&gt;&lt;key app="EN" db-id="wvtedtx2hrstz2erp9c55axj9t2tp5pptfpp" timestamp="1647638549"&gt;129&lt;/key&gt;&lt;/foreign-keys&gt;&lt;ref-type name="Journal Article"&gt;17&lt;/ref-type&gt;&lt;contributors&gt;&lt;authors&gt;&lt;author&gt;Hsu, Edbert B&lt;/author&gt;&lt;author&gt;Thomas, Tamara L&lt;/author&gt;&lt;author&gt;Bass, Eric B&lt;/author&gt;&lt;author&gt;Whyne, Dianne&lt;/author&gt;&lt;author&gt;Kelen, Gabor D&lt;/author&gt;&lt;author&gt;Green, Gary B&lt;/author&gt;&lt;/authors&gt;&lt;/contributors&gt;&lt;titles&gt;&lt;title&gt;Healthcare worker competencies for disaster training&lt;/title&gt;&lt;secondary-title&gt;BMC Medical Education&lt;/secondary-title&gt;&lt;/titles&gt;&lt;periodical&gt;&lt;full-title&gt;BMC medical education&lt;/full-title&gt;&lt;/periodical&gt;&lt;pages&gt;1-9&lt;/pages&gt;&lt;volume&gt;6&lt;/volume&gt;&lt;number&gt;1&lt;/number&gt;&lt;dates&gt;&lt;year&gt;2006&lt;/year&gt;&lt;/dates&gt;&lt;isbn&gt;1472-6920&lt;/isbn&gt;&lt;urls&gt;&lt;/urls&gt;&lt;/record&gt;&lt;/Cite&gt;&lt;/EndNote&gt;</w:instrTex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33A1D" w:rsidRPr="00333A1D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29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8866EF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85C411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563ADCA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port</w:t>
            </w:r>
          </w:p>
        </w:tc>
        <w:tc>
          <w:tcPr>
            <w:tcW w:w="1170" w:type="dxa"/>
          </w:tcPr>
          <w:p w14:paraId="2B2F30A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4C6A75E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B39BC5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0FC246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40CB35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64823F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8985FA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89B120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00EF6B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2C922E86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C5A656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30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2F03439" w14:textId="3F6D9316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Jacobs Jr 2014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Jacobs Jr&lt;/Author&gt;&lt;Year&gt;2014&lt;/Year&gt;&lt;RecNum&gt;130&lt;/RecNum&gt;&lt;DisplayText&gt;&lt;style face="superscript"&gt;130&lt;/style&gt;&lt;/DisplayText&gt;&lt;record&gt;&lt;rec-number&gt;130&lt;/rec-number&gt;&lt;foreign-keys&gt;&lt;key app="EN" db-id="wvtedtx2hrstz2erp9c55axj9t2tp5pptfpp" timestamp="1647638581"&gt;130&lt;/key&gt;&lt;/foreign-keys&gt;&lt;ref-type name="Journal Article"&gt;17&lt;/ref-type&gt;&lt;contributors&gt;&lt;authors&gt;&lt;author&gt;Jacobs Jr, Lenworth M&lt;/author&gt;&lt;/authors&gt;&lt;/contributors&gt;&lt;titles&gt;&lt;title&gt;Joint committee to create a national policy to enhance survivability from mass casualty shooting events: Hartford Consensus II&lt;/title&gt;&lt;secondary-title&gt;Journal of the American College of Surgeons&lt;/secondary-title&gt;&lt;/titles&gt;&lt;periodical&gt;&lt;full-title&gt;Journal of the American College of Surgeons&lt;/full-title&gt;&lt;/periodical&gt;&lt;pages&gt;476-478e1&lt;/pages&gt;&lt;volume&gt;218&lt;/volume&gt;&lt;number&gt;3&lt;/number&gt;&lt;dates&gt;&lt;year&gt;2014&lt;/year&gt;&lt;/dates&gt;&lt;isbn&gt;1072-7515&lt;/isbn&gt;&lt;urls&gt;&lt;/urls&gt;&lt;/record&gt;&lt;/Cite&gt;&lt;/EndNote&gt;</w:instrTex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33A1D" w:rsidRPr="00333A1D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30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4103D7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E1287A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37EBA6F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source document/ report</w:t>
            </w:r>
          </w:p>
        </w:tc>
        <w:tc>
          <w:tcPr>
            <w:tcW w:w="1170" w:type="dxa"/>
          </w:tcPr>
          <w:p w14:paraId="6671A85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31535A6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5BF407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518C70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2995C4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075AA6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D16AAA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99E7B5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FEEF0A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64976053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F0FA2F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31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5EAF6B5" w14:textId="183DF43D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Jacobs 2014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Jacobs&lt;/Author&gt;&lt;Year&gt;2014&lt;/Year&gt;&lt;RecNum&gt;131&lt;/RecNum&gt;&lt;DisplayText&gt;&lt;style face="superscript"&gt;131&lt;/style&gt;&lt;/DisplayText&gt;&lt;record&gt;&lt;rec-number&gt;131&lt;/rec-number&gt;&lt;foreign-keys&gt;&lt;key app="EN" db-id="wvtedtx2hrstz2erp9c55axj9t2tp5pptfpp" timestamp="1647638613"&gt;131&lt;/key&gt;&lt;/foreign-keys&gt;&lt;ref-type name="Journal Article"&gt;17&lt;/ref-type&gt;&lt;contributors&gt;&lt;authors&gt;&lt;author&gt;Jacobs, Lenworth&lt;/author&gt;&lt;author&gt;Burns, Karyl J&lt;/author&gt;&lt;/authors&gt;&lt;/contributors&gt;&lt;titles&gt;&lt;title&gt;The Hartford Consensus to improve survivability in mass casualty events: Process to policy&lt;/title&gt;&lt;secondary-title&gt;American Journal of Disaster Medicine&lt;/secondary-title&gt;&lt;/titles&gt;&lt;periodical&gt;&lt;full-title&gt;American Journal of Disaster Medicine&lt;/full-title&gt;&lt;/periodical&gt;&lt;pages&gt;67-71&lt;/pages&gt;&lt;volume&gt;9&lt;/volume&gt;&lt;number&gt;1&lt;/number&gt;&lt;dates&gt;&lt;year&gt;2014&lt;/year&gt;&lt;/dates&gt;&lt;isbn&gt;1932-149X&lt;/isbn&gt;&lt;urls&gt;&lt;/urls&gt;&lt;/record&gt;&lt;/Cite&gt;&lt;/EndNote&gt;</w:instrTex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33A1D" w:rsidRPr="00333A1D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31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2073AA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A62A5D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557FE16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port</w:t>
            </w:r>
          </w:p>
        </w:tc>
        <w:tc>
          <w:tcPr>
            <w:tcW w:w="1170" w:type="dxa"/>
          </w:tcPr>
          <w:p w14:paraId="25F7C34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2D0C3D5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99ACAD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2645A7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EEF888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6569D0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3D40A7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8A22BC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07571B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395AF177" w14:textId="77777777" w:rsidTr="00277D95">
        <w:trPr>
          <w:trHeight w:val="510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E5745D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32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52016D7" w14:textId="41DD2EEF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Jacobs-Wingo 2018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Jacobs-Wingo&lt;/Author&gt;&lt;Year&gt;2018&lt;/Year&gt;&lt;RecNum&gt;132&lt;/RecNum&gt;&lt;DisplayText&gt;&lt;style face="superscript"&gt;132&lt;/style&gt;&lt;/DisplayText&gt;&lt;record&gt;&lt;rec-number&gt;132&lt;/rec-number&gt;&lt;foreign-keys&gt;&lt;key app="EN" db-id="wvtedtx2hrstz2erp9c55axj9t2tp5pptfpp" timestamp="1647638642"&gt;132&lt;/key&gt;&lt;/foreign-keys&gt;&lt;ref-type name="Journal Article"&gt;17&lt;/ref-type&gt;&lt;contributors&gt;&lt;authors&gt;&lt;author&gt;Jacobs-Wingo, Jasmine L&lt;/author&gt;&lt;author&gt;Cook, Heather A&lt;/author&gt;&lt;author&gt;Lang, William H&lt;/author&gt;&lt;/authors&gt;&lt;/contributors&gt;&lt;titles&gt;&lt;title&gt;Rapid patient discharge contribution to bed surge capacity during a mass casualty incident: findings from an exercise with New York City hospitals&lt;/title&gt;&lt;secondary-title&gt;Quality Management in Health Care&lt;/secondary-title&gt;&lt;/titles&gt;&lt;periodical&gt;&lt;full-title&gt;Quality Management in Health Care&lt;/full-title&gt;&lt;/periodical&gt;&lt;pages&gt;24-29&lt;/pages&gt;&lt;volume&gt;27&lt;/volume&gt;&lt;number&gt;1&lt;/number&gt;&lt;dates&gt;&lt;year&gt;2018&lt;/year&gt;&lt;/dates&gt;&lt;isbn&gt;1063-8628&lt;/isbn&gt;&lt;urls&gt;&lt;/urls&gt;&lt;/record&gt;&lt;/Cite&gt;&lt;/EndNote&gt;</w:instrTex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33A1D" w:rsidRPr="00333A1D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32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B18EAA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5EE08F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27DBBE5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Observational study</w:t>
            </w:r>
          </w:p>
        </w:tc>
        <w:tc>
          <w:tcPr>
            <w:tcW w:w="1170" w:type="dxa"/>
          </w:tcPr>
          <w:p w14:paraId="3421965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0791BB8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Bed capacity/ surge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CD348A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09669F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56BC6A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2AFD42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E6B72F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B26B63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72A35B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2C2BD3E3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0EE291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33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BAC10ED" w14:textId="42FDB316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Janati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8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Janati&lt;/Author&gt;&lt;Year&gt;2018&lt;/Year&gt;&lt;RecNum&gt;133&lt;/RecNum&gt;&lt;DisplayText&gt;&lt;style face="superscript"&gt;133&lt;/style&gt;&lt;/DisplayText&gt;&lt;record&gt;&lt;rec-number&gt;133&lt;/rec-number&gt;&lt;foreign-keys&gt;&lt;key app="EN" db-id="wvtedtx2hrstz2erp9c55axj9t2tp5pptfpp" timestamp="1647638921"&gt;133&lt;/key&gt;&lt;/foreign-keys&gt;&lt;ref-type name="Journal Article"&gt;17&lt;/ref-type&gt;&lt;contributors&gt;&lt;authors&gt;&lt;author&gt;Janati, Ali&lt;/author&gt;&lt;author&gt;Sadeghi-Bazargani, Homayoun&lt;/author&gt;&lt;author&gt;Hasanpoor, Edris&lt;/author&gt;&lt;author&gt;Sokhanvar, Mobin&lt;/author&gt;&lt;author&gt;HaghGoshyie, Elaheh&lt;/author&gt;&lt;author&gt;Salehi, Abdollah&lt;/author&gt;&lt;/authors&gt;&lt;/contributors&gt;&lt;titles&gt;&lt;title&gt;Emergency response of Iranian hospitals against disasters: a practical framework for improvement&lt;/title&gt;&lt;secondary-title&gt;Disaster Medicine and Public Health Preparedness&lt;/secondary-title&gt;&lt;/titles&gt;&lt;periodical&gt;&lt;full-title&gt;Disaster medicine and public health preparedness&lt;/full-title&gt;&lt;/periodical&gt;&lt;pages&gt;166-171&lt;/pages&gt;&lt;volume&gt;12&lt;/volume&gt;&lt;number&gt;2&lt;/number&gt;&lt;dates&gt;&lt;year&gt;2018&lt;/year&gt;&lt;/dates&gt;&lt;isbn&gt;1935-7893&lt;/isbn&gt;&lt;urls&gt;&lt;/urls&gt;&lt;/record&gt;&lt;/Cite&gt;&lt;/EndNote&gt;</w:instrTex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33A1D" w:rsidRPr="00333A1D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33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3125AB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230149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499308C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ross sectional study</w:t>
            </w:r>
          </w:p>
        </w:tc>
        <w:tc>
          <w:tcPr>
            <w:tcW w:w="1170" w:type="dxa"/>
          </w:tcPr>
          <w:p w14:paraId="28C5646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37AAC68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D8DDD9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67BA3F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04DB24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FBCA06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261CCF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D00A87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D4CF3A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20EEA38C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86C883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34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6B2EDF6" w14:textId="3EBA851C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Jenckes 2007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Jenckes&lt;/Author&gt;&lt;Year&gt;2007&lt;/Year&gt;&lt;RecNum&gt;134&lt;/RecNum&gt;&lt;DisplayText&gt;&lt;style face="superscript"&gt;134&lt;/style&gt;&lt;/DisplayText&gt;&lt;record&gt;&lt;rec-number&gt;134&lt;/rec-number&gt;&lt;foreign-keys&gt;&lt;key app="EN" db-id="wvtedtx2hrstz2erp9c55axj9t2tp5pptfpp" timestamp="1647638942"&gt;134&lt;/key&gt;&lt;/foreign-keys&gt;&lt;ref-type name="Journal Article"&gt;17&lt;/ref-type&gt;&lt;contributors&gt;&lt;authors&gt;&lt;author&gt;Jenckes, Mollie W&lt;/author&gt;&lt;author&gt;Catlett, Christina L&lt;/author&gt;&lt;author&gt;Hsu, Edbert B&lt;/author&gt;&lt;author&gt;Kohri, Karen&lt;/author&gt;&lt;author&gt;Green, Gary B&lt;/author&gt;&lt;author&gt;Robinson, Karen A&lt;/author&gt;&lt;author&gt;Bass, Eric B&lt;/author&gt;&lt;author&gt;Cosgrove, Sara E&lt;/author&gt;&lt;/authors&gt;&lt;/contributors&gt;&lt;titles&gt;&lt;title&gt;Development of evaluation modules for use in hospital disaster drills&lt;/title&gt;&lt;secondary-title&gt;American Journal of Disaster Medicine&lt;/secondary-title&gt;&lt;/titles&gt;&lt;periodical&gt;&lt;full-title&gt;American Journal of Disaster Medicine&lt;/full-title&gt;&lt;/periodical&gt;&lt;pages&gt;87-95&lt;/pages&gt;&lt;volume&gt;2&lt;/volume&gt;&lt;number&gt;2&lt;/number&gt;&lt;dates&gt;&lt;year&gt;2007&lt;/year&gt;&lt;/dates&gt;&lt;isbn&gt;1932-149X&lt;/isbn&gt;&lt;urls&gt;&lt;/urls&gt;&lt;/record&gt;&lt;/Cite&gt;&lt;/EndNote&gt;</w:instrTex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33A1D" w:rsidRPr="00333A1D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34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95FEED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05AFE0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6DD054D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Tool development</w:t>
            </w:r>
          </w:p>
        </w:tc>
        <w:tc>
          <w:tcPr>
            <w:tcW w:w="1170" w:type="dxa"/>
          </w:tcPr>
          <w:p w14:paraId="6C53B78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62B3FCB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DF320D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33FDDE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431B6A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239BBB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BE2AC5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1FAC8D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CF8D41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1700E0E7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E04F61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35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F62C8F3" w14:textId="5FDB34B6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Jenkins 2008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Jenkins&lt;/Author&gt;&lt;Year&gt;2008&lt;/Year&gt;&lt;RecNum&gt;135&lt;/RecNum&gt;&lt;DisplayText&gt;&lt;style face="superscript"&gt;135&lt;/style&gt;&lt;/DisplayText&gt;&lt;record&gt;&lt;rec-number&gt;135&lt;/rec-number&gt;&lt;foreign-keys&gt;&lt;key app="EN" db-id="wvtedtx2hrstz2erp9c55axj9t2tp5pptfpp" timestamp="1647638968"&gt;135&lt;/key&gt;&lt;/foreign-keys&gt;&lt;ref-type name="Journal Article"&gt;17&lt;/ref-type&gt;&lt;contributors&gt;&lt;authors&gt;&lt;author&gt;Jenkins, Jennifer Lee&lt;/author&gt;&lt;author&gt;McCarthy, Melissa L&lt;/author&gt;&lt;author&gt;Sauer, Lauren M&lt;/author&gt;&lt;author&gt;Green, Gary B&lt;/author&gt;&lt;author&gt;Stuart, Stephanie&lt;/author&gt;&lt;author&gt;Thomas, Tamara L&lt;/author&gt;&lt;author&gt;Hsu, Edbert B&lt;/author&gt;&lt;/authors&gt;&lt;/contributors&gt;&lt;titles&gt;&lt;title&gt;Mass-casualty triage: time for an evidence-based approach&lt;/title&gt;&lt;secondary-title&gt;Prehospital and Disaster Medicine&lt;/secondary-title&gt;&lt;/titles&gt;&lt;periodical&gt;&lt;full-title&gt;Prehospital and Disaster Medicine&lt;/full-title&gt;&lt;/periodical&gt;&lt;pages&gt;3-8&lt;/pages&gt;&lt;volume&gt;23&lt;/volume&gt;&lt;number&gt;1&lt;/number&gt;&lt;dates&gt;&lt;year&gt;2008&lt;/year&gt;&lt;/dates&gt;&lt;isbn&gt;1945-1938&lt;/isbn&gt;&lt;urls&gt;&lt;/urls&gt;&lt;/record&gt;&lt;/Cite&gt;&lt;/EndNote&gt;</w:instrTex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33A1D" w:rsidRPr="00333A1D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35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BC3C30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01ED37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09A26A5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ase study</w:t>
            </w:r>
          </w:p>
        </w:tc>
        <w:tc>
          <w:tcPr>
            <w:tcW w:w="1170" w:type="dxa"/>
          </w:tcPr>
          <w:p w14:paraId="36D6991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61BB1EF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2A05C0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CF8228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651A40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50DAA1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842BAC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30515C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5213BD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6B92CC86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7C0C0D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36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8B266B9" w14:textId="0B8D77E6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Joho 2014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Joho&lt;/Author&gt;&lt;Year&gt;2014&lt;/Year&gt;&lt;RecNum&gt;136&lt;/RecNum&gt;&lt;DisplayText&gt;&lt;style face="superscript"&gt;136&lt;/style&gt;&lt;/DisplayText&gt;&lt;record&gt;&lt;rec-number&gt;136&lt;/rec-number&gt;&lt;foreign-keys&gt;&lt;key app="EN" db-id="wvtedtx2hrstz2erp9c55axj9t2tp5pptfpp" timestamp="1647638989"&gt;136&lt;/key&gt;&lt;/foreign-keys&gt;&lt;ref-type name="Journal Article"&gt;17&lt;/ref-type&gt;&lt;contributors&gt;&lt;authors&gt;&lt;author&gt;Joho, Brian S&lt;/author&gt;&lt;author&gt;Lozano, Daniel&lt;/author&gt;&lt;author&gt;Pagella, Patrick&lt;/author&gt;&lt;author&gt;Wargo, Michael&lt;/author&gt;&lt;author&gt;Amani, Hamed&lt;/author&gt;&lt;/authors&gt;&lt;/contributors&gt;&lt;titles&gt;&lt;title&gt;Burn disaster-management planning: a preparedness tool kit&lt;/title&gt;&lt;secondary-title&gt;Journal of Burn Care &amp;amp; Research&lt;/secondary-title&gt;&lt;/titles&gt;&lt;periodical&gt;&lt;full-title&gt;Journal of Burn Care &amp;amp; Research&lt;/full-title&gt;&lt;/periodical&gt;&lt;pages&gt;e205-e216&lt;/pages&gt;&lt;volume&gt;35&lt;/volume&gt;&lt;number&gt;4&lt;/number&gt;&lt;dates&gt;&lt;year&gt;2014&lt;/year&gt;&lt;/dates&gt;&lt;isbn&gt;1559-047X&lt;/isbn&gt;&lt;urls&gt;&lt;/urls&gt;&lt;/record&gt;&lt;/Cite&gt;&lt;/EndNote&gt;</w:instrTex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543C" w:rsidRPr="0035543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36</w:t>
            </w:r>
            <w:r w:rsidR="00333A1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F1B9BA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12F245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3892132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source document/ report</w:t>
            </w:r>
          </w:p>
        </w:tc>
        <w:tc>
          <w:tcPr>
            <w:tcW w:w="1170" w:type="dxa"/>
          </w:tcPr>
          <w:p w14:paraId="56F6324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3DF4EAC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7E075B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911C77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A1F4C7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DC48E4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892091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5746B8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E4E43F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7B795D21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9BD106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37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52C77EB" w14:textId="51F31AFD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Jones 2014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Jones&lt;/Author&gt;&lt;Year&gt;2014&lt;/Year&gt;&lt;RecNum&gt;137&lt;/RecNum&gt;&lt;DisplayText&gt;&lt;style face="superscript"&gt;137&lt;/style&gt;&lt;/DisplayText&gt;&lt;record&gt;&lt;rec-number&gt;137&lt;/rec-number&gt;&lt;foreign-keys&gt;&lt;key app="EN" db-id="wvtedtx2hrstz2erp9c55axj9t2tp5pptfpp" timestamp="1647639009"&gt;137&lt;/key&gt;&lt;/foreign-keys&gt;&lt;ref-type name="Journal Article"&gt;17&lt;/ref-type&gt;&lt;contributors&gt;&lt;authors&gt;&lt;author&gt;Jones, Nicole&lt;/author&gt;&lt;author&gt;White, Marjorie Lee&lt;/author&gt;&lt;author&gt;Tofil, Nancy&lt;/author&gt;&lt;author&gt;Pickens, MeKeisha&lt;/author&gt;&lt;author&gt;Youngblood, Amber&lt;/author&gt;&lt;author&gt;Zinkan, Lynn&lt;/author&gt;&lt;author&gt;Baker, Mark D&lt;/author&gt;&lt;/authors&gt;&lt;/contributors&gt;&lt;titles&gt;&lt;title&gt;Randomized trial comparing two mass casualty triage systems (JumpSTART versus SALT) in a pediatric simulated mass casualty event&lt;/title&gt;&lt;secondary-title&gt;Prehospital Emergency Care&lt;/secondary-title&gt;&lt;/titles&gt;&lt;periodical&gt;&lt;full-title&gt;Prehospital Emergency Care&lt;/full-title&gt;&lt;/periodical&gt;&lt;pages&gt;417-423&lt;/pages&gt;&lt;volume&gt;18&lt;/volume&gt;&lt;number&gt;3&lt;/number&gt;&lt;dates&gt;&lt;year&gt;2014&lt;/year&gt;&lt;/dates&gt;&lt;isbn&gt;1090-3127&lt;/isbn&gt;&lt;urls&gt;&lt;/urls&gt;&lt;/record&gt;&lt;/Cite&gt;&lt;/EndNote&gt;</w:instrTex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543C" w:rsidRPr="0035543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37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6016D7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FD1CBD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1E86E8E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andomized Trial</w:t>
            </w:r>
          </w:p>
        </w:tc>
        <w:tc>
          <w:tcPr>
            <w:tcW w:w="1170" w:type="dxa"/>
          </w:tcPr>
          <w:p w14:paraId="38A0C26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Triage algorithms</w:t>
            </w:r>
          </w:p>
        </w:tc>
        <w:tc>
          <w:tcPr>
            <w:tcW w:w="1080" w:type="dxa"/>
          </w:tcPr>
          <w:p w14:paraId="0A4F9C6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Triage accuracy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B2FD5D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52C4CD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F8C878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D3750E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E28980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65DD94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96464B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1A82E811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9F6BD3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38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9C5B522" w14:textId="70115566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Juffermans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0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Juffermans&lt;/Author&gt;&lt;Year&gt;2010&lt;/Year&gt;&lt;RecNum&gt;138&lt;/RecNum&gt;&lt;DisplayText&gt;&lt;style face="superscript"&gt;138&lt;/style&gt;&lt;/DisplayText&gt;&lt;record&gt;&lt;rec-number&gt;138&lt;/rec-number&gt;&lt;foreign-keys&gt;&lt;key app="EN" db-id="wvtedtx2hrstz2erp9c55axj9t2tp5pptfpp" timestamp="1647639030"&gt;138&lt;/key&gt;&lt;/foreign-keys&gt;&lt;ref-type name="Journal Article"&gt;17&lt;/ref-type&gt;&lt;contributors&gt;&lt;authors&gt;&lt;author&gt;Juffermans, Jorine&lt;/author&gt;&lt;author&gt;Bierens, Joost JLM&lt;/author&gt;&lt;/authors&gt;&lt;/contributors&gt;&lt;titles&gt;&lt;title&gt;Recurrent medical response problems during five recent disasters in the Netherlands&lt;/title&gt;&lt;secondary-title&gt;Prehospital and Disaster Medicine&lt;/secondary-title&gt;&lt;/titles&gt;&lt;periodical&gt;&lt;full-title&gt;Prehospital and Disaster Medicine&lt;/full-title&gt;&lt;/periodical&gt;&lt;pages&gt;127-136&lt;/pages&gt;&lt;volume&gt;25&lt;/volume&gt;&lt;number&gt;2&lt;/number&gt;&lt;dates&gt;&lt;year&gt;2010&lt;/year&gt;&lt;/dates&gt;&lt;isbn&gt;1945-1938&lt;/isbn&gt;&lt;urls&gt;&lt;/urls&gt;&lt;/record&gt;&lt;/Cite&gt;&lt;/EndNote&gt;</w:instrTex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543C" w:rsidRPr="0035543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38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0C29E3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53C54A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368999F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Qualitative review</w:t>
            </w:r>
          </w:p>
        </w:tc>
        <w:tc>
          <w:tcPr>
            <w:tcW w:w="1170" w:type="dxa"/>
          </w:tcPr>
          <w:p w14:paraId="57E4563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6DCD8D9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1BDF0D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ECD1BE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DB3744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880F48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630C67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83B8A2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F2F740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6B787A8C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B0D9E8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39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4869BE5" w14:textId="6E8DBBA1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Kanter 2007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Kanter&lt;/Author&gt;&lt;Year&gt;2007&lt;/Year&gt;&lt;RecNum&gt;139&lt;/RecNum&gt;&lt;DisplayText&gt;&lt;style face="superscript"&gt;139&lt;/style&gt;&lt;/DisplayText&gt;&lt;record&gt;&lt;rec-number&gt;139&lt;/rec-number&gt;&lt;foreign-keys&gt;&lt;key app="EN" db-id="wvtedtx2hrstz2erp9c55axj9t2tp5pptfpp" timestamp="1647639068"&gt;139&lt;/key&gt;&lt;/foreign-keys&gt;&lt;ref-type name="Journal Article"&gt;17&lt;/ref-type&gt;&lt;contributors&gt;&lt;authors&gt;&lt;author&gt;Kanter, Robert K&lt;/author&gt;&lt;/authors&gt;&lt;/contributors&gt;&lt;titles&gt;&lt;title&gt;Strategies to improve pediatric disaster surge response: potential mortality reduction and tradeoffs&lt;/title&gt;&lt;secondary-title&gt;Critical Care Medicine&lt;/secondary-title&gt;&lt;/titles&gt;&lt;periodical&gt;&lt;full-title&gt;Critical care medicine&lt;/full-title&gt;&lt;/periodical&gt;&lt;pages&gt;2837-2842&lt;/pages&gt;&lt;volume&gt;35&lt;/volume&gt;&lt;number&gt;12&lt;/number&gt;&lt;dates&gt;&lt;year&gt;2007&lt;/year&gt;&lt;/dates&gt;&lt;isbn&gt;0090-3493&lt;/isbn&gt;&lt;urls&gt;&lt;/urls&gt;&lt;/record&gt;&lt;/Cite&gt;&lt;/EndNote&gt;</w:instrTex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543C" w:rsidRPr="0035543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39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B1782A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FFBE7B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0DF4D6A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Mathematical modeling</w:t>
            </w:r>
          </w:p>
        </w:tc>
        <w:tc>
          <w:tcPr>
            <w:tcW w:w="1170" w:type="dxa"/>
          </w:tcPr>
          <w:p w14:paraId="04DBC4F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hanging standard of care</w:t>
            </w:r>
          </w:p>
        </w:tc>
        <w:tc>
          <w:tcPr>
            <w:tcW w:w="1080" w:type="dxa"/>
          </w:tcPr>
          <w:p w14:paraId="7E1F508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Projected mortality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2622CD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B5F9C4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DFC58D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4EA122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2C6D2A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08C603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454922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64480D62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80241A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40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99E4437" w14:textId="58758090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Kearns 2017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Kearns&lt;/Author&gt;&lt;Year&gt;2017&lt;/Year&gt;&lt;RecNum&gt;140&lt;/RecNum&gt;&lt;DisplayText&gt;&lt;style face="superscript"&gt;140&lt;/style&gt;&lt;/DisplayText&gt;&lt;record&gt;&lt;rec-number&gt;140&lt;/rec-number&gt;&lt;foreign-keys&gt;&lt;key app="EN" db-id="wvtedtx2hrstz2erp9c55axj9t2tp5pptfpp" timestamp="1647639088"&gt;140&lt;/key&gt;&lt;/foreign-keys&gt;&lt;ref-type name="Journal Article"&gt;17&lt;/ref-type&gt;&lt;contributors&gt;&lt;authors&gt;&lt;author&gt;Kearns, Randy D&lt;/author&gt;&lt;author&gt;Marcozzi, David E&lt;/author&gt;&lt;author&gt;Barry, Noran&lt;/author&gt;&lt;author&gt;Rubinson, Lewis&lt;/author&gt;&lt;author&gt;Hultman, Charles Scott&lt;/author&gt;&lt;author&gt;Rich, Preston B&lt;/author&gt;&lt;/authors&gt;&lt;/contributors&gt;&lt;titles&gt;&lt;title&gt;Disaster preparedness and response for the burn mass casualty incident in the twenty-first century&lt;/title&gt;&lt;secondary-title&gt;Clinics in Plastic Surgery&lt;/secondary-title&gt;&lt;/titles&gt;&lt;periodical&gt;&lt;full-title&gt;Clinics in plastic surgery&lt;/full-title&gt;&lt;/periodical&gt;&lt;pages&gt;441-449&lt;/pages&gt;&lt;volume&gt;44&lt;/volume&gt;&lt;number&gt;3&lt;/number&gt;&lt;dates&gt;&lt;year&gt;2017&lt;/year&gt;&lt;/dates&gt;&lt;isbn&gt;0094-1298&lt;/isbn&gt;&lt;urls&gt;&lt;/urls&gt;&lt;/record&gt;&lt;/Cite&gt;&lt;/EndNote&gt;</w:instrTex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543C" w:rsidRPr="0035543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40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7ABDEE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79407F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550318E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view article</w:t>
            </w:r>
          </w:p>
        </w:tc>
        <w:tc>
          <w:tcPr>
            <w:tcW w:w="1170" w:type="dxa"/>
          </w:tcPr>
          <w:p w14:paraId="72DE2A6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500DBA3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9AE83B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6FFB6E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B17C6C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A32AA6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4C0C60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27AD23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CE04F1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558BC8CC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B36607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41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02066DD" w14:textId="317E55C4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Kearns 2014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Kearns&lt;/Author&gt;&lt;Year&gt;2014&lt;/Year&gt;&lt;RecNum&gt;141&lt;/RecNum&gt;&lt;DisplayText&gt;&lt;style face="superscript"&gt;141&lt;/style&gt;&lt;/DisplayText&gt;&lt;record&gt;&lt;rec-number&gt;141&lt;/rec-number&gt;&lt;foreign-keys&gt;&lt;key app="EN" db-id="wvtedtx2hrstz2erp9c55axj9t2tp5pptfpp" timestamp="1647639116"&gt;141&lt;/key&gt;&lt;/foreign-keys&gt;&lt;ref-type name="Journal Article"&gt;17&lt;/ref-type&gt;&lt;contributors&gt;&lt;authors&gt;&lt;author&gt;Kearns, Randy D&lt;/author&gt;&lt;author&gt;Skarote, Mary Beth&lt;/author&gt;&lt;author&gt;Peterson, Jeff&lt;/author&gt;&lt;author&gt;Hubble, Michael W&lt;/author&gt;&lt;author&gt;Winslow, James E&lt;/author&gt;&lt;/authors&gt;&lt;/contributors&gt;&lt;titles&gt;&lt;title&gt;Creating a state medical response system for medical disaster management: the North Carolina experience&lt;/title&gt;&lt;secondary-title&gt;Southern Medical Journal&lt;/secondary-title&gt;&lt;/titles&gt;&lt;periodical&gt;&lt;full-title&gt;Southern medical journal&lt;/full-title&gt;&lt;/periodical&gt;&lt;pages&gt;540-548&lt;/pages&gt;&lt;volume&gt;107&lt;/volume&gt;&lt;number&gt;9&lt;/number&gt;&lt;dates&gt;&lt;year&gt;2014&lt;/year&gt;&lt;/dates&gt;&lt;isbn&gt;0038-4348&lt;/isbn&gt;&lt;urls&gt;&lt;/urls&gt;&lt;/record&gt;&lt;/Cite&gt;&lt;/EndNote&gt;</w:instrTex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543C" w:rsidRPr="0035543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41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61702C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BD1711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4CED5EE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port</w:t>
            </w:r>
          </w:p>
        </w:tc>
        <w:tc>
          <w:tcPr>
            <w:tcW w:w="1170" w:type="dxa"/>
          </w:tcPr>
          <w:p w14:paraId="495F411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6651533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8F25DD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506DA6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2F6287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87C39A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0BC60E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5DE88B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52E8AB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2444A82D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EA316C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42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1AE5E0A" w14:textId="689F5EFF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Kleber 2013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Kleber&lt;/Author&gt;&lt;Year&gt;2013&lt;/Year&gt;&lt;RecNum&gt;142&lt;/RecNum&gt;&lt;DisplayText&gt;&lt;style face="superscript"&gt;142&lt;/style&gt;&lt;/DisplayText&gt;&lt;record&gt;&lt;rec-number&gt;142&lt;/rec-number&gt;&lt;foreign-keys&gt;&lt;key app="EN" db-id="wvtedtx2hrstz2erp9c55axj9t2tp5pptfpp" timestamp="1647639145"&gt;142&lt;/key&gt;&lt;/foreign-keys&gt;&lt;ref-type name="Journal Article"&gt;17&lt;/ref-type&gt;&lt;contributors&gt;&lt;authors&gt;&lt;author&gt;Kleber, Christian&lt;/author&gt;&lt;author&gt;Cwojdzinski, Detlef&lt;/author&gt;&lt;author&gt;Strehl, Markus&lt;/author&gt;&lt;author&gt;Poloczek, Stefan&lt;/author&gt;&lt;author&gt;Haas, Norbert P&lt;/author&gt;&lt;/authors&gt;&lt;/contributors&gt;&lt;titles&gt;&lt;title&gt;Results of in-hospital triage in 17 mass casualty trainings: underestimation of life-threatening injuries and need for re-triage&lt;/title&gt;&lt;secondary-title&gt;American Journal of Disaster Medicine&lt;/secondary-title&gt;&lt;/titles&gt;&lt;periodical&gt;&lt;full-title&gt;American Journal of Disaster Medicine&lt;/full-title&gt;&lt;/periodical&gt;&lt;pages&gt;5-11&lt;/pages&gt;&lt;volume&gt;8&lt;/volume&gt;&lt;number&gt;1&lt;/number&gt;&lt;dates&gt;&lt;year&gt;2013&lt;/year&gt;&lt;/dates&gt;&lt;isbn&gt;1932-149X&lt;/isbn&gt;&lt;urls&gt;&lt;/urls&gt;&lt;/record&gt;&lt;/Cite&gt;&lt;/EndNote&gt;</w:instrTex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543C" w:rsidRPr="0035543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42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95A558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98F5F0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4C3E6C1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Prospective observational study</w:t>
            </w:r>
          </w:p>
        </w:tc>
        <w:tc>
          <w:tcPr>
            <w:tcW w:w="1170" w:type="dxa"/>
          </w:tcPr>
          <w:p w14:paraId="11C647B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7EB9ED4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Triage accuracy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DD0A6A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896BAE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98DD08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086320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73AD01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64F267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58401C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37C8C17C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8F4965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143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A39940D" w14:textId="61A1C56A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Knotts 2006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Knotts&lt;/Author&gt;&lt;Year&gt;2006&lt;/Year&gt;&lt;RecNum&gt;143&lt;/RecNum&gt;&lt;DisplayText&gt;&lt;style face="superscript"&gt;143&lt;/style&gt;&lt;/DisplayText&gt;&lt;record&gt;&lt;rec-number&gt;143&lt;/rec-number&gt;&lt;foreign-keys&gt;&lt;key app="EN" db-id="wvtedtx2hrstz2erp9c55axj9t2tp5pptfpp" timestamp="1647639169"&gt;143&lt;/key&gt;&lt;/foreign-keys&gt;&lt;ref-type name="Journal Article"&gt;17&lt;/ref-type&gt;&lt;contributors&gt;&lt;authors&gt;&lt;author&gt;Knotts, Kristina E&lt;/author&gt;&lt;author&gt;Etengoff, Stuart&lt;/author&gt;&lt;author&gt;Barber, Kimberly&lt;/author&gt;&lt;author&gt;Golden, Ina J&lt;/author&gt;&lt;/authors&gt;&lt;/contributors&gt;&lt;titles&gt;&lt;title&gt;Casualty collection in mass-casualty incidents: a better method for finding proverbial needles in a haystack&lt;/title&gt;&lt;secondary-title&gt;Prehospital and Disaster Medicine&lt;/secondary-title&gt;&lt;/titles&gt;&lt;periodical&gt;&lt;full-title&gt;Prehospital and Disaster Medicine&lt;/full-title&gt;&lt;/periodical&gt;&lt;pages&gt;459-464&lt;/pages&gt;&lt;volume&gt;21&lt;/volume&gt;&lt;number&gt;6&lt;/number&gt;&lt;dates&gt;&lt;year&gt;2006&lt;/year&gt;&lt;/dates&gt;&lt;isbn&gt;1945-1938&lt;/isbn&gt;&lt;urls&gt;&lt;/urls&gt;&lt;/record&gt;&lt;/Cite&gt;&lt;/EndNote&gt;</w:instrTex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543C" w:rsidRPr="0035543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43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DF192F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79FB1D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74769A9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Quasi experimental</w:t>
            </w:r>
          </w:p>
        </w:tc>
        <w:tc>
          <w:tcPr>
            <w:tcW w:w="1170" w:type="dxa"/>
          </w:tcPr>
          <w:p w14:paraId="051554A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Triage tags and glowsticks</w:t>
            </w:r>
          </w:p>
        </w:tc>
        <w:tc>
          <w:tcPr>
            <w:tcW w:w="1080" w:type="dxa"/>
          </w:tcPr>
          <w:p w14:paraId="1E5D040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locating and transport time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16F477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515ADC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BB83D0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60AF77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DC343C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70B023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C605C7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5BD6789A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BB393F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44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340C72C" w14:textId="716160D4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Leahy 2012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eahy&lt;/Author&gt;&lt;Year&gt;2012&lt;/Year&gt;&lt;RecNum&gt;144&lt;/RecNum&gt;&lt;DisplayText&gt;&lt;style face="superscript"&gt;144&lt;/style&gt;&lt;/DisplayText&gt;&lt;record&gt;&lt;rec-number&gt;144&lt;/rec-number&gt;&lt;foreign-keys&gt;&lt;key app="EN" db-id="wvtedtx2hrstz2erp9c55axj9t2tp5pptfpp" timestamp="1647639233"&gt;144&lt;/key&gt;&lt;/foreign-keys&gt;&lt;ref-type name="Journal Article"&gt;17&lt;/ref-type&gt;&lt;contributors&gt;&lt;authors&gt;&lt;author&gt;Leahy, Nicole E&lt;/author&gt;&lt;author&gt;Yurt, Roger W&lt;/author&gt;&lt;author&gt;Lazar, Eliot J&lt;/author&gt;&lt;author&gt;Villacara, Alfred A&lt;/author&gt;&lt;author&gt;Rabbitts, Angela C&lt;/author&gt;&lt;author&gt;Berger, Laurence&lt;/author&gt;&lt;author&gt;Chan, Carri&lt;/author&gt;&lt;author&gt;Chertoff, Laurence&lt;/author&gt;&lt;author&gt;Conlon, Kathe M&lt;/author&gt;&lt;author&gt;Cooper, Arthur&lt;/author&gt;&lt;/authors&gt;&lt;/contributors&gt;&lt;titles&gt;&lt;title&gt;Burn disaster response planning in New York City: updated recommendations for best practices&lt;/title&gt;&lt;secondary-title&gt;Journal of Burn Care &amp;amp; Research&lt;/secondary-title&gt;&lt;/titles&gt;&lt;periodical&gt;&lt;full-title&gt;Journal of Burn Care &amp;amp; Research&lt;/full-title&gt;&lt;/periodical&gt;&lt;pages&gt;587-594&lt;/pages&gt;&lt;volume&gt;33&lt;/volume&gt;&lt;number&gt;5&lt;/number&gt;&lt;dates&gt;&lt;year&gt;2012&lt;/year&gt;&lt;/dates&gt;&lt;isbn&gt;1559-047X&lt;/isbn&gt;&lt;urls&gt;&lt;/urls&gt;&lt;/record&gt;&lt;/Cite&gt;&lt;/EndNote&gt;</w:instrTex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543C" w:rsidRPr="0035543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44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725A54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A4324E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0CECB3E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source document/ report</w:t>
            </w:r>
          </w:p>
        </w:tc>
        <w:tc>
          <w:tcPr>
            <w:tcW w:w="1170" w:type="dxa"/>
          </w:tcPr>
          <w:p w14:paraId="6FBD640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4FB4321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EF2A7C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E1C183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6DA17C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7CE00D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501D9C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30D1D5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92C196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6F83FFA9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DDD880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45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6B87DD0" w14:textId="76AFE0FF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Lerner 2007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erner&lt;/Author&gt;&lt;Year&gt;2007&lt;/Year&gt;&lt;RecNum&gt;145&lt;/RecNum&gt;&lt;DisplayText&gt;&lt;style face="superscript"&gt;145&lt;/style&gt;&lt;/DisplayText&gt;&lt;record&gt;&lt;rec-number&gt;145&lt;/rec-number&gt;&lt;foreign-keys&gt;&lt;key app="EN" db-id="wvtedtx2hrstz2erp9c55axj9t2tp5pptfpp" timestamp="1647639254"&gt;145&lt;/key&gt;&lt;/foreign-keys&gt;&lt;ref-type name="Journal Article"&gt;17&lt;/ref-type&gt;&lt;contributors&gt;&lt;authors&gt;&lt;author&gt;Lerner, E Brooke&lt;/author&gt;&lt;author&gt;O&amp;apos;connor, Robert E&lt;/author&gt;&lt;author&gt;Schwartz, Richard&lt;/author&gt;&lt;author&gt;Brinsfield, Kathryn&lt;/author&gt;&lt;author&gt;Ashkenazi, Isaac&lt;/author&gt;&lt;author&gt;Degutis, Linda C&lt;/author&gt;&lt;author&gt;Dionne, Jean-Philippe&lt;/author&gt;&lt;author&gt;Hines, Stephen&lt;/author&gt;&lt;author&gt;Hunter, Simon&lt;/author&gt;&lt;author&gt;O&amp;apos;Reilly, Gerard&lt;/author&gt;&lt;/authors&gt;&lt;/contributors&gt;&lt;titles&gt;&lt;title&gt;Blast-related injuries from terrorism: an international perspective&lt;/title&gt;&lt;secondary-title&gt;Prehospital Emergency Care&lt;/secondary-title&gt;&lt;/titles&gt;&lt;periodical&gt;&lt;full-title&gt;Prehospital Emergency Care&lt;/full-title&gt;&lt;/periodical&gt;&lt;pages&gt;137-153&lt;/pages&gt;&lt;volume&gt;11&lt;/volume&gt;&lt;number&gt;2&lt;/number&gt;&lt;dates&gt;&lt;year&gt;2007&lt;/year&gt;&lt;/dates&gt;&lt;isbn&gt;1090-3127&lt;/isbn&gt;&lt;urls&gt;&lt;/urls&gt;&lt;/record&gt;&lt;/Cite&gt;&lt;/EndNote&gt;</w:instrTex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543C" w:rsidRPr="0035543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45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EBF656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FA2469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0F7BA3D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ase studies</w:t>
            </w:r>
          </w:p>
        </w:tc>
        <w:tc>
          <w:tcPr>
            <w:tcW w:w="1170" w:type="dxa"/>
          </w:tcPr>
          <w:p w14:paraId="154A435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5D06CD6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901DB7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74DBDF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C7DCD7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13FA65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1DE4C1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8194C4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D8FC4F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1F3F58BD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5F3DE9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46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7B046B6" w14:textId="5C839E09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Liebergall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07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iebergall&lt;/Author&gt;&lt;Year&gt;2007&lt;/Year&gt;&lt;RecNum&gt;146&lt;/RecNum&gt;&lt;DisplayText&gt;&lt;style face="superscript"&gt;146&lt;/style&gt;&lt;/DisplayText&gt;&lt;record&gt;&lt;rec-number&gt;146&lt;/rec-number&gt;&lt;foreign-keys&gt;&lt;key app="EN" db-id="wvtedtx2hrstz2erp9c55axj9t2tp5pptfpp" timestamp="1647639272"&gt;146&lt;/key&gt;&lt;/foreign-keys&gt;&lt;ref-type name="Journal Article"&gt;17&lt;/ref-type&gt;&lt;contributors&gt;&lt;authors&gt;&lt;author&gt;Liebergall, Michal H&lt;/author&gt;&lt;author&gt;Braverman, Nava&lt;/author&gt;&lt;author&gt;Shapira, Shmuel C&lt;/author&gt;&lt;author&gt;Rotem, Orly Picker&lt;/author&gt;&lt;author&gt;Soudry, Irene&lt;/author&gt;&lt;author&gt;Mor-Yosef, Shlomo&lt;/author&gt;&lt;/authors&gt;&lt;/contributors&gt;&lt;titles&gt;&lt;title&gt;Role of nurses in a university hospital during mass casualty events&lt;/title&gt;&lt;secondary-title&gt;American Journal of Critical Care&lt;/secondary-title&gt;&lt;/titles&gt;&lt;periodical&gt;&lt;full-title&gt;American Journal of Critical Care&lt;/full-title&gt;&lt;/periodical&gt;&lt;pages&gt;480-484&lt;/pages&gt;&lt;volume&gt;16&lt;/volume&gt;&lt;number&gt;5&lt;/number&gt;&lt;dates&gt;&lt;year&gt;2007&lt;/year&gt;&lt;/dates&gt;&lt;isbn&gt;1062-3264&lt;/isbn&gt;&lt;urls&gt;&lt;/urls&gt;&lt;/record&gt;&lt;/Cite&gt;&lt;/EndNote&gt;</w:instrTex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543C" w:rsidRPr="0035543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46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095A2D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795BD9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06974AD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mmentary</w:t>
            </w:r>
          </w:p>
        </w:tc>
        <w:tc>
          <w:tcPr>
            <w:tcW w:w="1170" w:type="dxa"/>
          </w:tcPr>
          <w:p w14:paraId="751DB1D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0F3BE89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855880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44F178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9458FD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CAC457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7F17A3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5EB3CD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C8902D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19B032F0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C3C019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47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5159071" w14:textId="6BFA6F31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Little 2012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ittle&lt;/Author&gt;&lt;Year&gt;2012&lt;/Year&gt;&lt;RecNum&gt;147&lt;/RecNum&gt;&lt;DisplayText&gt;&lt;style face="superscript"&gt;147&lt;/style&gt;&lt;/DisplayText&gt;&lt;record&gt;&lt;rec-number&gt;147&lt;/rec-number&gt;&lt;foreign-keys&gt;&lt;key app="EN" db-id="wvtedtx2hrstz2erp9c55axj9t2tp5pptfpp" timestamp="1647639323"&gt;147&lt;/key&gt;&lt;/foreign-keys&gt;&lt;ref-type name="Journal Article"&gt;17&lt;/ref-type&gt;&lt;contributors&gt;&lt;authors&gt;&lt;author&gt;Little, Mark&lt;/author&gt;&lt;author&gt;Cooper, Jim&lt;/author&gt;&lt;author&gt;Gope, Monica&lt;/author&gt;&lt;author&gt;Hahn, Kelly A&lt;/author&gt;&lt;author&gt;Kibar, Cem&lt;/author&gt;&lt;author&gt;McCoubrie, David&lt;/author&gt;&lt;author&gt;Ng, Conrad&lt;/author&gt;&lt;author&gt;Robinson, Annie&lt;/author&gt;&lt;author&gt;Soderstrom, Jessamine&lt;/author&gt;&lt;author&gt;Leclercq, Muriel&lt;/author&gt;&lt;/authors&gt;&lt;/contributors&gt;&lt;titles&gt;&lt;title&gt;‘Lessons learned’: A comparative case study analysis of an emergency department response to two burns disasters&lt;/title&gt;&lt;secondary-title&gt;Emergency Medicine Australasia&lt;/secondary-title&gt;&lt;/titles&gt;&lt;periodical&gt;&lt;full-title&gt;Emergency Medicine Australasia&lt;/full-title&gt;&lt;/periodical&gt;&lt;pages&gt;420-429&lt;/pages&gt;&lt;volume&gt;24&lt;/volume&gt;&lt;number&gt;4&lt;/number&gt;&lt;dates&gt;&lt;year&gt;2012&lt;/year&gt;&lt;/dates&gt;&lt;isbn&gt;1742-6731&lt;/isbn&gt;&lt;urls&gt;&lt;/urls&gt;&lt;/record&gt;&lt;/Cite&gt;&lt;/EndNote&gt;</w:instrTex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543C" w:rsidRPr="0035543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47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752F45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473F39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5F55913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mparative case study</w:t>
            </w:r>
          </w:p>
        </w:tc>
        <w:tc>
          <w:tcPr>
            <w:tcW w:w="1170" w:type="dxa"/>
          </w:tcPr>
          <w:p w14:paraId="70B1F51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7614D0C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799E5D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6124B1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6D73B6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A0E789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8343B9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6DE5BA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B6E188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77396FCF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79EDBA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48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45CA367" w14:textId="11159619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Lowe 2009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owe&lt;/Author&gt;&lt;Year&gt;2009&lt;/Year&gt;&lt;RecNum&gt;148&lt;/RecNum&gt;&lt;DisplayText&gt;&lt;style face="superscript"&gt;148&lt;/style&gt;&lt;/DisplayText&gt;&lt;record&gt;&lt;rec-number&gt;148&lt;/rec-number&gt;&lt;foreign-keys&gt;&lt;key app="EN" db-id="wvtedtx2hrstz2erp9c55axj9t2tp5pptfpp" timestamp="1647639343"&gt;148&lt;/key&gt;&lt;/foreign-keys&gt;&lt;ref-type name="Journal Article"&gt;17&lt;/ref-type&gt;&lt;contributors&gt;&lt;authors&gt;&lt;author&gt;Lowe, Calvin G&lt;/author&gt;&lt;/authors&gt;&lt;/contributors&gt;&lt;titles&gt;&lt;title&gt;Pediatric prehospital medicine in mass casualty incidents&lt;/title&gt;&lt;secondary-title&gt;Journal of Trauma and Acute Care Surgery&lt;/secondary-title&gt;&lt;/titles&gt;&lt;periodical&gt;&lt;full-title&gt;Journal of Trauma and Acute Care Surgery&lt;/full-title&gt;&lt;/periodical&gt;&lt;pages&gt;S161-S167&lt;/pages&gt;&lt;volume&gt;67&lt;/volume&gt;&lt;number&gt;2&lt;/number&gt;&lt;dates&gt;&lt;year&gt;2009&lt;/year&gt;&lt;/dates&gt;&lt;isbn&gt;2163-0755&lt;/isbn&gt;&lt;urls&gt;&lt;/urls&gt;&lt;/record&gt;&lt;/Cite&gt;&lt;/EndNote&gt;</w:instrTex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543C" w:rsidRPr="0035543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48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0F5802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54355C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133E90C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6245FCA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view article</w:t>
            </w:r>
          </w:p>
        </w:tc>
        <w:tc>
          <w:tcPr>
            <w:tcW w:w="1170" w:type="dxa"/>
          </w:tcPr>
          <w:p w14:paraId="31FBBB3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2149E73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B376E8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89863E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93D382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C9F586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81032E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07D919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C467D1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325DEF5C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183489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49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484B460" w14:textId="37300819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Lynn 2006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ynn&lt;/Author&gt;&lt;Year&gt;2006&lt;/Year&gt;&lt;RecNum&gt;149&lt;/RecNum&gt;&lt;DisplayText&gt;&lt;style face="superscript"&gt;149&lt;/style&gt;&lt;/DisplayText&gt;&lt;record&gt;&lt;rec-number&gt;149&lt;/rec-number&gt;&lt;foreign-keys&gt;&lt;key app="EN" db-id="wvtedtx2hrstz2erp9c55axj9t2tp5pptfpp" timestamp="1647639362"&gt;149&lt;/key&gt;&lt;/foreign-keys&gt;&lt;ref-type name="Journal Article"&gt;17&lt;/ref-type&gt;&lt;contributors&gt;&lt;authors&gt;&lt;author&gt;Lynn, Mauricio&lt;/author&gt;&lt;author&gt;Gurr, Daniel&lt;/author&gt;&lt;author&gt;Memon, Abdul&lt;/author&gt;&lt;author&gt;Kaliff, Jennifer&lt;/author&gt;&lt;/authors&gt;&lt;/contributors&gt;&lt;titles&gt;&lt;title&gt;Management of conventional mass casualty incidents: ten commandments for hospital planning&lt;/title&gt;&lt;secondary-title&gt;Journal of Burn Care &amp;amp; Research&lt;/secondary-title&gt;&lt;/titles&gt;&lt;periodical&gt;&lt;full-title&gt;Journal of Burn Care &amp;amp; Research&lt;/full-title&gt;&lt;/periodical&gt;&lt;pages&gt;649-658&lt;/pages&gt;&lt;volume&gt;27&lt;/volume&gt;&lt;number&gt;5&lt;/number&gt;&lt;dates&gt;&lt;year&gt;2006&lt;/year&gt;&lt;/dates&gt;&lt;isbn&gt;1559-047X&lt;/isbn&gt;&lt;urls&gt;&lt;/urls&gt;&lt;/record&gt;&lt;/Cite&gt;&lt;/EndNote&gt;</w:instrTex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543C" w:rsidRPr="0035543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49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208B9E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3D032B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0535D2D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source document</w:t>
            </w:r>
          </w:p>
        </w:tc>
        <w:tc>
          <w:tcPr>
            <w:tcW w:w="1170" w:type="dxa"/>
          </w:tcPr>
          <w:p w14:paraId="7CE5B24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12F6496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D69EF9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4188C0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CBFE5A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8D9B84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37EF3E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860A22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E3A01A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72D7A847" w14:textId="77777777" w:rsidTr="00277D95">
        <w:trPr>
          <w:trHeight w:val="510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8B45CC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50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A5865FC" w14:textId="7629F813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Madzimbamuto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03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Madzimbamuto&lt;/Author&gt;&lt;Year&gt;2003&lt;/Year&gt;&lt;RecNum&gt;150&lt;/RecNum&gt;&lt;DisplayText&gt;&lt;style face="superscript"&gt;150&lt;/style&gt;&lt;/DisplayText&gt;&lt;record&gt;&lt;rec-number&gt;150&lt;/rec-number&gt;&lt;foreign-keys&gt;&lt;key app="EN" db-id="wvtedtx2hrstz2erp9c55axj9t2tp5pptfpp" timestamp="1647639394"&gt;150&lt;/key&gt;&lt;/foreign-keys&gt;&lt;ref-type name="Journal Article"&gt;17&lt;/ref-type&gt;&lt;contributors&gt;&lt;authors&gt;&lt;author&gt;Madzimbamuto, FD&lt;/author&gt;&lt;/authors&gt;&lt;/contributors&gt;&lt;titles&gt;&lt;title&gt;A hospital response to a soccer stadium stampede in Zimbabwe&lt;/title&gt;&lt;secondary-title&gt;Emergency Medicine Journal&lt;/secondary-title&gt;&lt;/titles&gt;&lt;periodical&gt;&lt;full-title&gt;Emergency medicine journal&lt;/full-title&gt;&lt;/periodical&gt;&lt;pages&gt;556-559&lt;/pages&gt;&lt;volume&gt;20&lt;/volume&gt;&lt;number&gt;6&lt;/number&gt;&lt;dates&gt;&lt;year&gt;2003&lt;/year&gt;&lt;/dates&gt;&lt;isbn&gt;1472-0205&lt;/isbn&gt;&lt;urls&gt;&lt;/urls&gt;&lt;/record&gt;&lt;/Cite&gt;&lt;/EndNote&gt;</w:instrTex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543C" w:rsidRPr="0035543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50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C4D3BA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9F65DF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</w:tcPr>
          <w:p w14:paraId="0B7FC6F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ase study</w:t>
            </w:r>
          </w:p>
        </w:tc>
        <w:tc>
          <w:tcPr>
            <w:tcW w:w="1170" w:type="dxa"/>
          </w:tcPr>
          <w:p w14:paraId="3FFFC8D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52C8D04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CEAE40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A3B794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6A949D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7820F1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38A1E0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4AFCF1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7A93EB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5E5B76D2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65F95A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51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BFD8DED" w14:textId="3ED1173E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Moser 2006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Moser Jr&lt;/Author&gt;&lt;Year&gt;2006&lt;/Year&gt;&lt;RecNum&gt;151&lt;/RecNum&gt;&lt;DisplayText&gt;&lt;style face="superscript"&gt;151&lt;/style&gt;&lt;/DisplayText&gt;&lt;record&gt;&lt;rec-number&gt;151&lt;/rec-number&gt;&lt;foreign-keys&gt;&lt;key app="EN" db-id="wvtedtx2hrstz2erp9c55axj9t2tp5pptfpp" timestamp="1647639436"&gt;151&lt;/key&gt;&lt;/foreign-keys&gt;&lt;ref-type name="Journal Article"&gt;17&lt;/ref-type&gt;&lt;contributors&gt;&lt;authors&gt;&lt;author&gt;Moser Jr, Royce&lt;/author&gt;&lt;author&gt;Connelly, Colleen&lt;/author&gt;&lt;author&gt;Baker, Lloyd&lt;/author&gt;&lt;author&gt;Barton, Richard&lt;/author&gt;&lt;author&gt;Buttrey, Jan&lt;/author&gt;&lt;author&gt;Morris, Stephen&lt;/author&gt;&lt;author&gt;Saffle, Jeffrey&lt;/author&gt;&lt;author&gt;Whitney, Jolene R&lt;/author&gt;&lt;/authors&gt;&lt;/contributors&gt;&lt;titles&gt;&lt;title&gt;Development of a state medical surge plan, Part II: Components of a medical surge plan&lt;/title&gt;&lt;secondary-title&gt;Disaster Management &amp;amp; Response&lt;/secondary-title&gt;&lt;/titles&gt;&lt;periodical&gt;&lt;full-title&gt;Disaster Management &amp;amp; Response&lt;/full-title&gt;&lt;/periodical&gt;&lt;pages&gt;19-24&lt;/pages&gt;&lt;volume&gt;4&lt;/volume&gt;&lt;number&gt;1&lt;/number&gt;&lt;dates&gt;&lt;year&gt;2006&lt;/year&gt;&lt;/dates&gt;&lt;isbn&gt;1540-2487&lt;/isbn&gt;&lt;urls&gt;&lt;/urls&gt;&lt;/record&gt;&lt;/Cite&gt;&lt;/EndNote&gt;</w:instrTex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543C" w:rsidRPr="0035543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51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93A778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308DD0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5614EF1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source document/ report</w:t>
            </w:r>
          </w:p>
        </w:tc>
        <w:tc>
          <w:tcPr>
            <w:tcW w:w="1170" w:type="dxa"/>
          </w:tcPr>
          <w:p w14:paraId="7C26695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68A3990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7326F6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4E844F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DAA985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4A2141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8E8DCA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86655B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8F29C1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5F6EB2D1" w14:textId="77777777" w:rsidTr="00277D95">
        <w:trPr>
          <w:trHeight w:val="510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5EA4D4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52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8A3615A" w14:textId="03E7D4A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ekoie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-Moghadam 2016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Nekoie-Moghadam&lt;/Author&gt;&lt;Year&gt;2016&lt;/Year&gt;&lt;RecNum&gt;152&lt;/RecNum&gt;&lt;DisplayText&gt;&lt;style face="superscript"&gt;152&lt;/style&gt;&lt;/DisplayText&gt;&lt;record&gt;&lt;rec-number&gt;152&lt;/rec-number&gt;&lt;foreign-keys&gt;&lt;key app="EN" db-id="wvtedtx2hrstz2erp9c55axj9t2tp5pptfpp" timestamp="1647639479"&gt;152&lt;/key&gt;&lt;/foreign-keys&gt;&lt;ref-type name="Journal Article"&gt;17&lt;/ref-type&gt;&lt;contributors&gt;&lt;authors&gt;&lt;author&gt;Nekoie-Moghadam, Mahmood&lt;/author&gt;&lt;author&gt;Kurland, Lisa&lt;/author&gt;&lt;author&gt;Moosazadeh, Mahmood&lt;/author&gt;&lt;author&gt;Ingrassia, Pier Luigi&lt;/author&gt;&lt;author&gt;Della Corte, Francesco&lt;/author&gt;&lt;author&gt;Djalali, Ahmadreza&lt;/author&gt;&lt;/authors&gt;&lt;/contributors&gt;&lt;titles&gt;&lt;title&gt;Tools and checklists used for the evaluation of hospital disaster preparedness: a systematic review&lt;/title&gt;&lt;secondary-title&gt;Disaster Medicine and Public Health Preparedness&lt;/secondary-title&gt;&lt;/titles&gt;&lt;periodical&gt;&lt;full-title&gt;Disaster medicine and public health preparedness&lt;/full-title&gt;&lt;/periodical&gt;&lt;pages&gt;781-788&lt;/pages&gt;&lt;volume&gt;10&lt;/volume&gt;&lt;number&gt;5&lt;/number&gt;&lt;dates&gt;&lt;year&gt;2016&lt;/year&gt;&lt;/dates&gt;&lt;isbn&gt;1935-7893&lt;/isbn&gt;&lt;urls&gt;&lt;/urls&gt;&lt;/record&gt;&lt;/Cite&gt;&lt;/EndNote&gt;</w:instrTex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543C" w:rsidRPr="0035543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52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EDA9B5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385B2F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4B308D3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Literature review</w:t>
            </w:r>
          </w:p>
        </w:tc>
        <w:tc>
          <w:tcPr>
            <w:tcW w:w="1170" w:type="dxa"/>
          </w:tcPr>
          <w:p w14:paraId="20A67A1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2DA732B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Hospital preparedness evaluation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250F58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6E77F6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A10547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F8517F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FF47A0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0FA339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999E18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60C914F3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4CED88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53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E55ED16" w14:textId="4C4346E8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O'Neill 2005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O&amp;apos;Neill&lt;/Author&gt;&lt;Year&gt;2005&lt;/Year&gt;&lt;RecNum&gt;153&lt;/RecNum&gt;&lt;DisplayText&gt;&lt;style face="superscript"&gt;153&lt;/style&gt;&lt;/DisplayText&gt;&lt;record&gt;&lt;rec-number&gt;153&lt;/rec-number&gt;&lt;foreign-keys&gt;&lt;key app="EN" db-id="wvtedtx2hrstz2erp9c55axj9t2tp5pptfpp" timestamp="1647639503"&gt;153&lt;/key&gt;&lt;/foreign-keys&gt;&lt;ref-type name="Journal Article"&gt;17&lt;/ref-type&gt;&lt;contributors&gt;&lt;authors&gt;&lt;author&gt;O&amp;apos;Neill, Patricia A&lt;/author&gt;&lt;/authors&gt;&lt;/contributors&gt;&lt;titles&gt;&lt;title&gt;The ABC&amp;apos;s of disaster response&lt;/title&gt;&lt;secondary-title&gt;Scandinavian Journal of Surgery&lt;/secondary-title&gt;&lt;/titles&gt;&lt;periodical&gt;&lt;full-title&gt;Scandinavian journal of surgery&lt;/full-title&gt;&lt;/periodical&gt;&lt;pages&gt;259-266&lt;/pages&gt;&lt;volume&gt;94&lt;/volume&gt;&lt;number&gt;4&lt;/number&gt;&lt;dates&gt;&lt;year&gt;2005&lt;/year&gt;&lt;/dates&gt;&lt;isbn&gt;1457-4969&lt;/isbn&gt;&lt;urls&gt;&lt;/urls&gt;&lt;/record&gt;&lt;/Cite&gt;&lt;/EndNote&gt;</w:instrTex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543C" w:rsidRPr="0035543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53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17565B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FCC201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64F7901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view article</w:t>
            </w:r>
          </w:p>
        </w:tc>
        <w:tc>
          <w:tcPr>
            <w:tcW w:w="1170" w:type="dxa"/>
          </w:tcPr>
          <w:p w14:paraId="08604AC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71218E8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F64DF6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BDA511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166032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193A53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835213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94821B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F41F7B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38C9389C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D35969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54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BDE7F9D" w14:textId="36FE99F3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bmann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7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Rebmann&lt;/Author&gt;&lt;Year&gt;2017&lt;/Year&gt;&lt;RecNum&gt;154&lt;/RecNum&gt;&lt;DisplayText&gt;&lt;style face="superscript"&gt;154&lt;/style&gt;&lt;/DisplayText&gt;&lt;record&gt;&lt;rec-number&gt;154&lt;/rec-number&gt;&lt;foreign-keys&gt;&lt;key app="EN" db-id="wvtedtx2hrstz2erp9c55axj9t2tp5pptfpp" timestamp="1647639524"&gt;154&lt;/key&gt;&lt;/foreign-keys&gt;&lt;ref-type name="Journal Article"&gt;17&lt;/ref-type&gt;&lt;contributors&gt;&lt;authors&gt;&lt;author&gt;Rebmann, Terri&lt;/author&gt;&lt;author&gt;McPhee, Kyle&lt;/author&gt;&lt;author&gt;Osborne, Leslie&lt;/author&gt;&lt;author&gt;Gillen, Daniel P&lt;/author&gt;&lt;author&gt;Haas, Gabriel A&lt;/author&gt;&lt;/authors&gt;&lt;/contributors&gt;&lt;titles&gt;&lt;title&gt;Best practices for healthcare facility and regional stockpile maintenance and sustainment: a literature review&lt;/title&gt;&lt;secondary-title&gt;Health Security&lt;/secondary-title&gt;&lt;/titles&gt;&lt;periodical&gt;&lt;full-title&gt;Health security&lt;/full-title&gt;&lt;/periodical&gt;&lt;pages&gt;409-417&lt;/pages&gt;&lt;volume&gt;15&lt;/volume&gt;&lt;number&gt;4&lt;/number&gt;&lt;dates&gt;&lt;year&gt;2017&lt;/year&gt;&lt;/dates&gt;&lt;isbn&gt;2326-5094&lt;/isbn&gt;&lt;urls&gt;&lt;/urls&gt;&lt;/record&gt;&lt;/Cite&gt;&lt;/EndNote&gt;</w:instrTex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543C" w:rsidRPr="0035543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54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1D2675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FD2CB5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64CEDF6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Literature review</w:t>
            </w:r>
          </w:p>
        </w:tc>
        <w:tc>
          <w:tcPr>
            <w:tcW w:w="1170" w:type="dxa"/>
          </w:tcPr>
          <w:p w14:paraId="6F5D71B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6EE090F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826F82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A0BAE1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D2276B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E31BD9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54466D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C2AE78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502001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374937D5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A8D878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55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293F046" w14:textId="66BBFBC6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imstad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5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Rimstad&lt;/Author&gt;&lt;Year&gt;2015&lt;/Year&gt;&lt;RecNum&gt;155&lt;/RecNum&gt;&lt;DisplayText&gt;&lt;style face="superscript"&gt;155&lt;/style&gt;&lt;/DisplayText&gt;&lt;record&gt;&lt;rec-number&gt;155&lt;/rec-number&gt;&lt;foreign-keys&gt;&lt;key app="EN" db-id="wvtedtx2hrstz2erp9c55axj9t2tp5pptfpp" timestamp="1647639547"&gt;155&lt;/key&gt;&lt;/foreign-keys&gt;&lt;ref-type name="Journal Article"&gt;17&lt;/ref-type&gt;&lt;contributors&gt;&lt;authors&gt;&lt;author&gt;Rimstad, Rune&lt;/author&gt;&lt;author&gt;Braut, Geir Sverre&lt;/author&gt;&lt;/authors&gt;&lt;/contributors&gt;&lt;titles&gt;&lt;title&gt;Literature review on medical incident command&lt;/title&gt;&lt;secondary-title&gt;Prehospital and Disaster Medicine&lt;/secondary-title&gt;&lt;/titles&gt;&lt;periodical&gt;&lt;full-title&gt;Prehospital and Disaster Medicine&lt;/full-title&gt;&lt;/periodical&gt;&lt;pages&gt;205-215&lt;/pages&gt;&lt;volume&gt;30&lt;/volume&gt;&lt;number&gt;2&lt;/number&gt;&lt;dates&gt;&lt;year&gt;2015&lt;/year&gt;&lt;/dates&gt;&lt;isbn&gt;1049-023X&lt;/isbn&gt;&lt;urls&gt;&lt;/urls&gt;&lt;/record&gt;&lt;/Cite&gt;&lt;/EndNote&gt;</w:instrTex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543C" w:rsidRPr="0035543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55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0757EC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68E625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4F5FF56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Literature review</w:t>
            </w:r>
          </w:p>
        </w:tc>
        <w:tc>
          <w:tcPr>
            <w:tcW w:w="1170" w:type="dxa"/>
          </w:tcPr>
          <w:p w14:paraId="2F56610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1FD5705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A43537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3E57C8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5E73CC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3129FA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C8417C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291BB3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BC6DE4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0B7F4ADD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EEFC68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56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F9F6B28" w14:textId="4A8DACD8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occaforte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07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Roccaforte&lt;/Author&gt;&lt;Year&gt;2007&lt;/Year&gt;&lt;RecNum&gt;156&lt;/RecNum&gt;&lt;DisplayText&gt;&lt;style face="superscript"&gt;156&lt;/style&gt;&lt;/DisplayText&gt;&lt;record&gt;&lt;rec-number&gt;156&lt;/rec-number&gt;&lt;foreign-keys&gt;&lt;key app="EN" db-id="wvtedtx2hrstz2erp9c55axj9t2tp5pptfpp" timestamp="1647639571"&gt;156&lt;/key&gt;&lt;/foreign-keys&gt;&lt;ref-type name="Journal Article"&gt;17&lt;/ref-type&gt;&lt;contributors&gt;&lt;authors&gt;&lt;author&gt;Roccaforte, J David&lt;/author&gt;&lt;author&gt;Cushman, James G&lt;/author&gt;&lt;/authors&gt;&lt;/contributors&gt;&lt;titles&gt;&lt;title&gt;Disaster preparedness, triage, and surge capacity for hospital definitive care areas: optimizing outcomes when demands exceed resources&lt;/title&gt;&lt;secondary-title&gt;Anesthesiology Clinics&lt;/secondary-title&gt;&lt;/titles&gt;&lt;periodical&gt;&lt;full-title&gt;Anesthesiology clinics&lt;/full-title&gt;&lt;/periodical&gt;&lt;pages&gt;161-177&lt;/pages&gt;&lt;volume&gt;25&lt;/volume&gt;&lt;number&gt;1&lt;/number&gt;&lt;dates&gt;&lt;year&gt;2007&lt;/year&gt;&lt;/dates&gt;&lt;isbn&gt;1932-2275&lt;/isbn&gt;&lt;urls&gt;&lt;/urls&gt;&lt;/record&gt;&lt;/Cite&gt;&lt;/EndNote&gt;</w:instrTex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543C" w:rsidRPr="0035543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56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1DE8FA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23A0DB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582D6F6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view article</w:t>
            </w:r>
          </w:p>
        </w:tc>
        <w:tc>
          <w:tcPr>
            <w:tcW w:w="1170" w:type="dxa"/>
          </w:tcPr>
          <w:p w14:paraId="6217FCF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4D515AB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510F78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6F54EA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BD787F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6877E5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705F22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A28486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66F00D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03D06114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D67BA3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157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F5F4663" w14:textId="4AD4BF1A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ubinson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08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Rubinson&lt;/Author&gt;&lt;Year&gt;2008&lt;/Year&gt;&lt;RecNum&gt;157&lt;/RecNum&gt;&lt;DisplayText&gt;&lt;style face="superscript"&gt;157&lt;/style&gt;&lt;/DisplayText&gt;&lt;record&gt;&lt;rec-number&gt;157&lt;/rec-number&gt;&lt;foreign-keys&gt;&lt;key app="EN" db-id="wvtedtx2hrstz2erp9c55axj9t2tp5pptfpp" timestamp="1647639626"&gt;157&lt;/key&gt;&lt;/foreign-keys&gt;&lt;ref-type name="Journal Article"&gt;17&lt;/ref-type&gt;&lt;contributors&gt;&lt;authors&gt;&lt;author&gt;Rubinson, Lewis&lt;/author&gt;&lt;author&gt;Hick, John L&lt;/author&gt;&lt;author&gt;Hanfling, Dan G&lt;/author&gt;&lt;author&gt;Devereaux, Asha V&lt;/author&gt;&lt;author&gt;Dichter, Jeffrey R&lt;/author&gt;&lt;author&gt;Christian, Michael D&lt;/author&gt;&lt;author&gt;Talmor, Daniel&lt;/author&gt;&lt;author&gt;Medina, Justine&lt;/author&gt;&lt;author&gt;Curtis, J Randall&lt;/author&gt;&lt;author&gt;Geiling, James A&lt;/author&gt;&lt;/authors&gt;&lt;/contributors&gt;&lt;titles&gt;&lt;title&gt;Definitive care for the critically ill during a disaster: A framework for optimizing critical care surge capacity: From a Task Force for Mass Critical Care summit meeting, January 26–27, 2007, Chicago, IL&lt;/title&gt;&lt;secondary-title&gt;Chest&lt;/secondary-title&gt;&lt;/titles&gt;&lt;periodical&gt;&lt;full-title&gt;Chest&lt;/full-title&gt;&lt;/periodical&gt;&lt;pages&gt;18S-31S&lt;/pages&gt;&lt;volume&gt;133&lt;/volume&gt;&lt;number&gt;5&lt;/number&gt;&lt;dates&gt;&lt;year&gt;2008&lt;/year&gt;&lt;/dates&gt;&lt;isbn&gt;0012-3692&lt;/isbn&gt;&lt;urls&gt;&lt;/urls&gt;&lt;/record&gt;&lt;/Cite&gt;&lt;/EndNote&gt;</w:instrTex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543C" w:rsidRPr="0035543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57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51C3A9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70007E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473CBF8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source document/ report</w:t>
            </w:r>
          </w:p>
        </w:tc>
        <w:tc>
          <w:tcPr>
            <w:tcW w:w="1170" w:type="dxa"/>
          </w:tcPr>
          <w:p w14:paraId="008B786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0195E3C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E50082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F55DB1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BC2793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EB007F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22F884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48C8A1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E9ACDA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4B3E1BF7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C28F4D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58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A4594E6" w14:textId="7A159DE4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Savoia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0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avoia&lt;/Author&gt;&lt;Year&gt;2010&lt;/Year&gt;&lt;RecNum&gt;158&lt;/RecNum&gt;&lt;DisplayText&gt;&lt;style face="superscript"&gt;158&lt;/style&gt;&lt;/DisplayText&gt;&lt;record&gt;&lt;rec-number&gt;158&lt;/rec-number&gt;&lt;foreign-keys&gt;&lt;key app="EN" db-id="wvtedtx2hrstz2erp9c55axj9t2tp5pptfpp" timestamp="1647639647"&gt;158&lt;/key&gt;&lt;/foreign-keys&gt;&lt;ref-type name="Journal Article"&gt;17&lt;/ref-type&gt;&lt;contributors&gt;&lt;authors&gt;&lt;author&gt;Savoia, Elena&lt;/author&gt;&lt;author&gt;Biddinger, Paul D&lt;/author&gt;&lt;author&gt;Burstein, Jon&lt;/author&gt;&lt;author&gt;Stoto, Michael A&lt;/author&gt;&lt;/authors&gt;&lt;/contributors&gt;&lt;titles&gt;&lt;title&gt;Inter-agency communication and operations capabilities during a hospital functional exercise: reliability and validity of a measurement tool&lt;/title&gt;&lt;secondary-title&gt;Prehospital and Disaster Medicine&lt;/secondary-title&gt;&lt;/titles&gt;&lt;periodical&gt;&lt;full-title&gt;Prehospital and Disaster Medicine&lt;/full-title&gt;&lt;/periodical&gt;&lt;pages&gt;52-58&lt;/pages&gt;&lt;volume&gt;25&lt;/volume&gt;&lt;number&gt;1&lt;/number&gt;&lt;dates&gt;&lt;year&gt;2010&lt;/year&gt;&lt;/dates&gt;&lt;isbn&gt;1945-1938&lt;/isbn&gt;&lt;urls&gt;&lt;/urls&gt;&lt;/record&gt;&lt;/Cite&gt;&lt;/EndNote&gt;</w:instrTex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543C" w:rsidRPr="0035543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58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A6E2FC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02B67E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2C3E638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Prospective observational study</w:t>
            </w:r>
          </w:p>
        </w:tc>
        <w:tc>
          <w:tcPr>
            <w:tcW w:w="1170" w:type="dxa"/>
          </w:tcPr>
          <w:p w14:paraId="707E3FD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3663DB3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Performance of evaluation instruments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FDEC5F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05CA86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DB49EC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53C16B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D3FCC2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3871EE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1B942A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414E1E55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8C3A7C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59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50836FC" w14:textId="175E1268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Seaton 2019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eaton&lt;/Author&gt;&lt;Year&gt;2019&lt;/Year&gt;&lt;RecNum&gt;159&lt;/RecNum&gt;&lt;DisplayText&gt;&lt;style face="superscript"&gt;159&lt;/style&gt;&lt;/DisplayText&gt;&lt;record&gt;&lt;rec-number&gt;159&lt;/rec-number&gt;&lt;foreign-keys&gt;&lt;key app="EN" db-id="wvtedtx2hrstz2erp9c55axj9t2tp5pptfpp" timestamp="1647639673"&gt;159&lt;/key&gt;&lt;/foreign-keys&gt;&lt;ref-type name="Journal Article"&gt;17&lt;/ref-type&gt;&lt;contributors&gt;&lt;authors&gt;&lt;author&gt;Seaton, Melissa G&lt;/author&gt;&lt;author&gt;Maier, Andrew&lt;/author&gt;&lt;author&gt;Sachdeva, Sonny&lt;/author&gt;&lt;author&gt;Barton, Charles&lt;/author&gt;&lt;author&gt;Ngai, Eugene&lt;/author&gt;&lt;author&gt;Lentz, Thomas J&lt;/author&gt;&lt;author&gt;Rane, Pranav D&lt;/author&gt;&lt;author&gt;McKernan, Lauralynn Taylor&lt;/author&gt;&lt;/authors&gt;&lt;/contributors&gt;&lt;titles&gt;&lt;title&gt;A framework for integrating information resources for chemical emergency management and response&lt;/title&gt;&lt;secondary-title&gt;American Journal of Disaster Medicine&lt;/secondary-title&gt;&lt;/titles&gt;&lt;periodical&gt;&lt;full-title&gt;American Journal of Disaster Medicine&lt;/full-title&gt;&lt;/periodical&gt;&lt;pages&gt;33&lt;/pages&gt;&lt;volume&gt;14&lt;/volume&gt;&lt;number&gt;1&lt;/number&gt;&lt;dates&gt;&lt;year&gt;2019&lt;/year&gt;&lt;/dates&gt;&lt;urls&gt;&lt;/urls&gt;&lt;/record&gt;&lt;/Cite&gt;&lt;/EndNote&gt;</w:instrTex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543C" w:rsidRPr="0035543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59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7325C8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2139D8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058FF82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7F2FA00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escriptive study</w:t>
            </w:r>
          </w:p>
        </w:tc>
        <w:tc>
          <w:tcPr>
            <w:tcW w:w="1170" w:type="dxa"/>
          </w:tcPr>
          <w:p w14:paraId="611BC8D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01F3FFD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8AA0BD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E94BD7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B35CCA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9F8D70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A5E998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A35F79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36914C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260F4002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6CEE842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60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55003B7" w14:textId="7BAD36A9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Seifman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1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eifman&lt;/Author&gt;&lt;Year&gt;2011&lt;/Year&gt;&lt;RecNum&gt;160&lt;/RecNum&gt;&lt;DisplayText&gt;&lt;style face="superscript"&gt;160&lt;/style&gt;&lt;/DisplayText&gt;&lt;record&gt;&lt;rec-number&gt;160&lt;/rec-number&gt;&lt;foreign-keys&gt;&lt;key app="EN" db-id="wvtedtx2hrstz2erp9c55axj9t2tp5pptfpp" timestamp="1647639696"&gt;160&lt;/key&gt;&lt;/foreign-keys&gt;&lt;ref-type name="Journal Article"&gt;17&lt;/ref-type&gt;&lt;contributors&gt;&lt;authors&gt;&lt;author&gt;Seifman, Marc&lt;/author&gt;&lt;author&gt;Ek, Edmund W&lt;/author&gt;&lt;author&gt;Menezes, Hana&lt;/author&gt;&lt;author&gt;Rozen, Warren M&lt;/author&gt;&lt;author&gt;Whitaker, Iain S&lt;/author&gt;&lt;author&gt;Cleland, Heather J&lt;/author&gt;&lt;/authors&gt;&lt;/contributors&gt;&lt;titles&gt;&lt;title&gt;Bushfire disaster burn casualty management: the Australian “Black Saturday” bushfire experience&lt;/title&gt;&lt;secondary-title&gt;Annals of Plastic Surgery&lt;/secondary-title&gt;&lt;/titles&gt;&lt;periodical&gt;&lt;full-title&gt;Annals of plastic surgery&lt;/full-title&gt;&lt;/periodical&gt;&lt;pages&gt;460-463&lt;/pages&gt;&lt;volume&gt;67&lt;/volume&gt;&lt;number&gt;5&lt;/number&gt;&lt;dates&gt;&lt;year&gt;2011&lt;/year&gt;&lt;/dates&gt;&lt;isbn&gt;0148-7043&lt;/isbn&gt;&lt;urls&gt;&lt;/urls&gt;&lt;/record&gt;&lt;/Cite&gt;&lt;/EndNote&gt;</w:instrTex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543C" w:rsidRPr="0035543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60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9AB449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A734F2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34AFDC5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ase study</w:t>
            </w:r>
          </w:p>
        </w:tc>
        <w:tc>
          <w:tcPr>
            <w:tcW w:w="1170" w:type="dxa"/>
          </w:tcPr>
          <w:p w14:paraId="59A4BB5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1FB4BCB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3B9BCA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788627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63711E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9B5AE9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9F8C0F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710585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91AD94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</w:tr>
      <w:tr w:rsidR="00792C37" w:rsidRPr="00E02EBF" w14:paraId="5C2F46CD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21748D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61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2516DB1" w14:textId="5B94EF06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Shah 2015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hah&lt;/Author&gt;&lt;Year&gt;2015&lt;/Year&gt;&lt;RecNum&gt;161&lt;/RecNum&gt;&lt;DisplayText&gt;&lt;style face="superscript"&gt;161&lt;/style&gt;&lt;/DisplayText&gt;&lt;record&gt;&lt;rec-number&gt;161&lt;/rec-number&gt;&lt;foreign-keys&gt;&lt;key app="EN" db-id="wvtedtx2hrstz2erp9c55axj9t2tp5pptfpp" timestamp="1647639723"&gt;161&lt;/key&gt;&lt;/foreign-keys&gt;&lt;ref-type name="Journal Article"&gt;17&lt;/ref-type&gt;&lt;contributors&gt;&lt;authors&gt;&lt;author&gt;Shah, Adil Aijaz&lt;/author&gt;&lt;author&gt;Rehman, Abdul&lt;/author&gt;&lt;author&gt;Sayyed, Raza Hasnain&lt;/author&gt;&lt;author&gt;Haider, Adil Hussain&lt;/author&gt;&lt;author&gt;Bawa, Amber&lt;/author&gt;&lt;author&gt;Zafar, Syed Nabeel&lt;/author&gt;&lt;author&gt;Ali, Kamran&lt;/author&gt;&lt;author&gt;Zafar, Hasnain&lt;/author&gt;&lt;/authors&gt;&lt;/contributors&gt;&lt;titles&gt;&lt;title&gt;Impact of a predefined hospital mass casualty response plan in a limited resource setting with no pre-hospital care system&lt;/title&gt;&lt;secondary-title&gt;Injury&lt;/secondary-title&gt;&lt;/titles&gt;&lt;periodical&gt;&lt;full-title&gt;Injury&lt;/full-title&gt;&lt;/periodical&gt;&lt;pages&gt;156-161&lt;/pages&gt;&lt;volume&gt;46&lt;/volume&gt;&lt;number&gt;1&lt;/number&gt;&lt;dates&gt;&lt;year&gt;2015&lt;/year&gt;&lt;/dates&gt;&lt;isbn&gt;0020-1383&lt;/isbn&gt;&lt;urls&gt;&lt;/urls&gt;&lt;/record&gt;&lt;/Cite&gt;&lt;/EndNote&gt;</w:instrTex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543C" w:rsidRPr="0035543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61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8E9EB2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0EE23E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</w:tcPr>
          <w:p w14:paraId="5AE5649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escriptive study</w:t>
            </w:r>
          </w:p>
        </w:tc>
        <w:tc>
          <w:tcPr>
            <w:tcW w:w="1170" w:type="dxa"/>
          </w:tcPr>
          <w:p w14:paraId="2D50A36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0998DF1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8B32BD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CA53FE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A9068B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10EF7D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647FE5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2F5A27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4661B3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3550D935" w14:textId="77777777" w:rsidTr="00277D95">
        <w:trPr>
          <w:trHeight w:val="510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CBC124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62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616AFB1" w14:textId="2FC499AC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Shahrestanaki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9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hahrestanaki&lt;/Author&gt;&lt;Year&gt;2019&lt;/Year&gt;&lt;RecNum&gt;162&lt;/RecNum&gt;&lt;DisplayText&gt;&lt;style face="superscript"&gt;162&lt;/style&gt;&lt;/DisplayText&gt;&lt;record&gt;&lt;rec-number&gt;162&lt;/rec-number&gt;&lt;foreign-keys&gt;&lt;key app="EN" db-id="wvtedtx2hrstz2erp9c55axj9t2tp5pptfpp" timestamp="1647639746"&gt;162&lt;/key&gt;&lt;/foreign-keys&gt;&lt;ref-type name="Journal Article"&gt;17&lt;/ref-type&gt;&lt;contributors&gt;&lt;authors&gt;&lt;author&gt;Shahrestanaki, Yousof Akbari&lt;/author&gt;&lt;author&gt;Khankeh, Hamidreza&lt;/author&gt;&lt;author&gt;Masoumi, Gholamreza&lt;/author&gt;&lt;author&gt;Hosseini, Mohammadali&lt;/author&gt;&lt;/authors&gt;&lt;/contributors&gt;&lt;titles&gt;&lt;title&gt;What structural factors influencing emergency and disaster medical response teams? A comparative review study&lt;/title&gt;&lt;secondary-title&gt;Journal of Education and Health Promotion&lt;/secondary-title&gt;&lt;/titles&gt;&lt;periodical&gt;&lt;full-title&gt;Journal of education and health promotion&lt;/full-title&gt;&lt;/periodical&gt;&lt;volume&gt;8&lt;/volume&gt;&lt;dates&gt;&lt;year&gt;2019&lt;/year&gt;&lt;/dates&gt;&lt;urls&gt;&lt;/urls&gt;&lt;/record&gt;&lt;/Cite&gt;&lt;/EndNote&gt;</w:instrTex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543C" w:rsidRPr="0035543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62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F5F217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F92EDE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</w:tcPr>
          <w:p w14:paraId="22BD887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Literature review</w:t>
            </w:r>
          </w:p>
        </w:tc>
        <w:tc>
          <w:tcPr>
            <w:tcW w:w="1170" w:type="dxa"/>
          </w:tcPr>
          <w:p w14:paraId="5C28228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0AC0855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6C7D8E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BD8292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EAE6DF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4BE7A0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A5CF10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A969A9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EB65E6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3F54BEA9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9A991D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63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94D62F6" w14:textId="7FF98E0B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Shartar 2017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hartar&lt;/Author&gt;&lt;Year&gt;2017&lt;/Year&gt;&lt;RecNum&gt;163&lt;/RecNum&gt;&lt;DisplayText&gt;&lt;style face="superscript"&gt;163&lt;/style&gt;&lt;/DisplayText&gt;&lt;record&gt;&lt;rec-number&gt;163&lt;/rec-number&gt;&lt;foreign-keys&gt;&lt;key app="EN" db-id="wvtedtx2hrstz2erp9c55axj9t2tp5pptfpp" timestamp="1647639773"&gt;163&lt;/key&gt;&lt;/foreign-keys&gt;&lt;ref-type name="Journal Article"&gt;17&lt;/ref-type&gt;&lt;contributors&gt;&lt;authors&gt;&lt;author&gt;Shartar, Samuel E&lt;/author&gt;&lt;author&gt;Moore, Brooks L&lt;/author&gt;&lt;author&gt;Wood, Lori M&lt;/author&gt;&lt;/authors&gt;&lt;/contributors&gt;&lt;titles&gt;&lt;title&gt;Developing a Mass Casualty Surge Capacity Protocol for Emergency Medical Services to Use for Patient Distribution&lt;/title&gt;&lt;secondary-title&gt;Southern Medical Journal&lt;/secondary-title&gt;&lt;/titles&gt;&lt;periodical&gt;&lt;full-title&gt;Southern medical journal&lt;/full-title&gt;&lt;/periodical&gt;&lt;pages&gt;792-795&lt;/pages&gt;&lt;volume&gt;110&lt;/volume&gt;&lt;number&gt;12&lt;/number&gt;&lt;dates&gt;&lt;year&gt;2017&lt;/year&gt;&lt;/dates&gt;&lt;isbn&gt;0038-4348&lt;/isbn&gt;&lt;urls&gt;&lt;/urls&gt;&lt;/record&gt;&lt;/Cite&gt;&lt;/EndNote&gt;</w:instrTex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543C" w:rsidRPr="0035543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63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8DA607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CB4959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16DCB20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port</w:t>
            </w:r>
          </w:p>
        </w:tc>
        <w:tc>
          <w:tcPr>
            <w:tcW w:w="1170" w:type="dxa"/>
          </w:tcPr>
          <w:p w14:paraId="2BA78CE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55D4DD7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240375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49868D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5FABE3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F605A7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E7A4A5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482A24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29954B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</w:tr>
      <w:tr w:rsidR="00792C37" w:rsidRPr="00E02EBF" w14:paraId="18DC0932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12337B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64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F1DCEB6" w14:textId="6512BE80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Shooshtari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7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hooshtari&lt;/Author&gt;&lt;Year&gt;2017&lt;/Year&gt;&lt;RecNum&gt;164&lt;/RecNum&gt;&lt;DisplayText&gt;&lt;style face="superscript"&gt;164&lt;/style&gt;&lt;/DisplayText&gt;&lt;record&gt;&lt;rec-number&gt;164&lt;/rec-number&gt;&lt;foreign-keys&gt;&lt;key app="EN" db-id="wvtedtx2hrstz2erp9c55axj9t2tp5pptfpp" timestamp="1647639804"&gt;164&lt;/key&gt;&lt;/foreign-keys&gt;&lt;ref-type name="Journal Article"&gt;17&lt;/ref-type&gt;&lt;contributors&gt;&lt;authors&gt;&lt;author&gt;Shooshtari, Shahin&lt;/author&gt;&lt;author&gt;Tofighi, Shahram&lt;/author&gt;&lt;author&gt;Abbasi, Shirin&lt;/author&gt;&lt;/authors&gt;&lt;/contributors&gt;&lt;titles&gt;&lt;title&gt;Benefits, barriers, and limitations on the use of Hospital Incident Command System&lt;/title&gt;&lt;secondary-title&gt;Journal of Research in Medical Sciences &lt;/secondary-title&gt;&lt;/titles&gt;&lt;pages&gt;36&lt;/pages&gt;&lt;volume&gt;22&lt;/volume&gt;&lt;dates&gt;&lt;year&gt;2017&lt;/year&gt;&lt;/dates&gt;&lt;urls&gt;&lt;/urls&gt;&lt;electronic-resource-num&gt;10.4103/1735-1995.202146&lt;/electronic-resource-num&gt;&lt;/record&gt;&lt;/Cite&gt;&lt;/EndNote&gt;</w:instrTex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543C" w:rsidRPr="0035543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64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58FE46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C3AE7F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1AE0C0D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Literature review</w:t>
            </w:r>
          </w:p>
        </w:tc>
        <w:tc>
          <w:tcPr>
            <w:tcW w:w="1170" w:type="dxa"/>
          </w:tcPr>
          <w:p w14:paraId="3B5221F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58ECD25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04F6CB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20A790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6D1E57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D5E1ED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ED0FE2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2B23FD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B47B44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10302A25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C59913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65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325B557" w14:textId="1AFD4238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Silvestri 2017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ilvestri&lt;/Author&gt;&lt;Year&gt;2017&lt;/Year&gt;&lt;RecNum&gt;165&lt;/RecNum&gt;&lt;DisplayText&gt;&lt;style face="superscript"&gt;165&lt;/style&gt;&lt;/DisplayText&gt;&lt;record&gt;&lt;rec-number&gt;165&lt;/rec-number&gt;&lt;foreign-keys&gt;&lt;key app="EN" db-id="wvtedtx2hrstz2erp9c55axj9t2tp5pptfpp" timestamp="1647639828"&gt;165&lt;/key&gt;&lt;/foreign-keys&gt;&lt;ref-type name="Journal Article"&gt;17&lt;/ref-type&gt;&lt;contributors&gt;&lt;authors&gt;&lt;author&gt;Silvestri, Salvatore&lt;/author&gt;&lt;author&gt;Field, Adam&lt;/author&gt;&lt;author&gt;Mangalat, Neal&lt;/author&gt;&lt;author&gt;Weatherford, Tory&lt;/author&gt;&lt;author&gt;Hunter, Christopher&lt;/author&gt;&lt;author&gt;McGowan, Zoe&lt;/author&gt;&lt;author&gt;Stamile, Zachary&lt;/author&gt;&lt;author&gt;Mattox, Trevor&lt;/author&gt;&lt;author&gt;Barfield, Tanner&lt;/author&gt;&lt;author&gt;Afshari, Aarian&lt;/author&gt;&lt;/authors&gt;&lt;/contributors&gt;&lt;titles&gt;&lt;title&gt;Comparison of START and SALT triage methodologies to reference standard definitions and to a field mass casualty simulation&lt;/title&gt;&lt;secondary-title&gt;American Journal of Disaster Medicine&lt;/secondary-title&gt;&lt;/titles&gt;&lt;periodical&gt;&lt;full-title&gt;American Journal of Disaster Medicine&lt;/full-title&gt;&lt;/periodical&gt;&lt;pages&gt;27-33&lt;/pages&gt;&lt;volume&gt;12&lt;/volume&gt;&lt;number&gt;1&lt;/number&gt;&lt;dates&gt;&lt;year&gt;2017&lt;/year&gt;&lt;/dates&gt;&lt;isbn&gt;1932-149X&lt;/isbn&gt;&lt;urls&gt;&lt;/urls&gt;&lt;/record&gt;&lt;/Cite&gt;&lt;/EndNote&gt;</w:instrTex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543C" w:rsidRPr="0035543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65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8AA9ED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49BE4C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2BA4CEA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Prospective observational study</w:t>
            </w:r>
          </w:p>
        </w:tc>
        <w:tc>
          <w:tcPr>
            <w:tcW w:w="1170" w:type="dxa"/>
          </w:tcPr>
          <w:p w14:paraId="6C98E27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4035BEF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rrelation of START and SALT triage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8ECA0D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8E3230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CC3DC5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0E81DA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3C5ECF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B2108D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D5CE7A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64A836A4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2CD889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66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1FCBBDA" w14:textId="752C9994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Smith 2011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mith&lt;/Author&gt;&lt;Year&gt;2011&lt;/Year&gt;&lt;RecNum&gt;166&lt;/RecNum&gt;&lt;DisplayText&gt;&lt;style face="superscript"&gt;166&lt;/style&gt;&lt;/DisplayText&gt;&lt;record&gt;&lt;rec-number&gt;166&lt;/rec-number&gt;&lt;foreign-keys&gt;&lt;key app="EN" db-id="wvtedtx2hrstz2erp9c55axj9t2tp5pptfpp" timestamp="1647639851"&gt;166&lt;/key&gt;&lt;/foreign-keys&gt;&lt;ref-type name="Journal Article"&gt;17&lt;/ref-type&gt;&lt;contributors&gt;&lt;authors&gt;&lt;author&gt;Smith, Deborah&lt;/author&gt;&lt;author&gt;Paturas, James&lt;/author&gt;&lt;author&gt;Tomassoni, Anthony&lt;/author&gt;&lt;author&gt;Albanese, Joseph&lt;/author&gt;&lt;/authors&gt;&lt;/contributors&gt;&lt;titles&gt;&lt;title&gt;Resource allocation: An approach for enhancing hospital resiliency&lt;/title&gt;&lt;secondary-title&gt;Journal of Business Continuity &amp;amp; Emergency Planning&lt;/secondary-title&gt;&lt;/titles&gt;&lt;periodical&gt;&lt;full-title&gt;Journal of Business Continuity &amp;amp; Emergency Planning&lt;/full-title&gt;&lt;/periodical&gt;&lt;pages&gt;140-149&lt;/pages&gt;&lt;volume&gt;5&lt;/volume&gt;&lt;number&gt;2&lt;/number&gt;&lt;dates&gt;&lt;year&gt;2011&lt;/year&gt;&lt;/dates&gt;&lt;isbn&gt;1749-9216&lt;/isbn&gt;&lt;urls&gt;&lt;/urls&gt;&lt;/record&gt;&lt;/Cite&gt;&lt;/EndNote&gt;</w:instrTex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543C" w:rsidRPr="0035543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66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7BF753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7014CE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77EEEB3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23C18B0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port</w:t>
            </w:r>
          </w:p>
        </w:tc>
        <w:tc>
          <w:tcPr>
            <w:tcW w:w="1170" w:type="dxa"/>
          </w:tcPr>
          <w:p w14:paraId="52FF1EF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20532BD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1C5AF9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7EE47E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B49B2D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55F1CA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CDBFDA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E9DC8B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62A6D1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469DB9DB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445144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67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9270A49" w14:textId="428E8EED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Soffer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08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offer&lt;/Author&gt;&lt;Year&gt;2008&lt;/Year&gt;&lt;RecNum&gt;167&lt;/RecNum&gt;&lt;DisplayText&gt;&lt;style face="superscript"&gt;167&lt;/style&gt;&lt;/DisplayText&gt;&lt;record&gt;&lt;rec-number&gt;167&lt;/rec-number&gt;&lt;foreign-keys&gt;&lt;key app="EN" db-id="wvtedtx2hrstz2erp9c55axj9t2tp5pptfpp" timestamp="1647639879"&gt;167&lt;/key&gt;&lt;/foreign-keys&gt;&lt;ref-type name="Journal Article"&gt;17&lt;/ref-type&gt;&lt;contributors&gt;&lt;authors&gt;&lt;author&gt;Soffer, Dror&lt;/author&gt;&lt;author&gt;Klausner, Josef&lt;/author&gt;&lt;author&gt;Bar-Zohar, Dan&lt;/author&gt;&lt;author&gt;Szold, Oded&lt;/author&gt;&lt;author&gt;Schulman, Carl I&lt;/author&gt;&lt;author&gt;Halpern, Pinchas&lt;/author&gt;&lt;author&gt;Shimonov, Avigail&lt;/author&gt;&lt;author&gt;Hareuveni, Mara&lt;/author&gt;&lt;author&gt;Ben-Tal, Ofira&lt;/author&gt;&lt;/authors&gt;&lt;/contributors&gt;&lt;titles&gt;&lt;title&gt;Usage of blood products in multiple-casualty incidents: the experience of a level I trauma center in Israel&lt;/title&gt;&lt;secondary-title&gt;Archives of Surgery&lt;/secondary-title&gt;&lt;/titles&gt;&lt;periodical&gt;&lt;full-title&gt;Archives of Surgery&lt;/full-title&gt;&lt;/periodical&gt;&lt;pages&gt;983-989&lt;/pages&gt;&lt;volume&gt;143&lt;/volume&gt;&lt;number&gt;10&lt;/number&gt;&lt;dates&gt;&lt;year&gt;2008&lt;/year&gt;&lt;/dates&gt;&lt;isbn&gt;0004-0010&lt;/isbn&gt;&lt;urls&gt;&lt;/urls&gt;&lt;/record&gt;&lt;/Cite&gt;&lt;/EndNote&gt;</w:instrTex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543C" w:rsidRPr="0035543C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67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9C251F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ED0049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3D4DF39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escriptive study</w:t>
            </w:r>
          </w:p>
        </w:tc>
        <w:tc>
          <w:tcPr>
            <w:tcW w:w="1170" w:type="dxa"/>
          </w:tcPr>
          <w:p w14:paraId="7286F21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3E0287C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220410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A6A771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166876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564EB5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BA5EEB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7C357C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C0AD51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750FB20F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BEFF2F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68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F495AA8" w14:textId="1BD11FC9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Stander 2011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tander&lt;/Author&gt;&lt;Year&gt;2011&lt;/Year&gt;&lt;RecNum&gt;168&lt;/RecNum&gt;&lt;DisplayText&gt;&lt;style face="superscript"&gt;168&lt;/style&gt;&lt;/DisplayText&gt;&lt;record&gt;&lt;rec-number&gt;168&lt;/rec-number&gt;&lt;foreign-keys&gt;&lt;key app="EN" db-id="wvtedtx2hrstz2erp9c55axj9t2tp5pptfpp" timestamp="1647639899"&gt;168&lt;/key&gt;&lt;/foreign-keys&gt;&lt;ref-type name="Journal Article"&gt;17&lt;/ref-type&gt;&lt;contributors&gt;&lt;authors&gt;&lt;author&gt;Stander, Melanie&lt;/author&gt;&lt;author&gt;Wallis, Lee Alan&lt;/author&gt;&lt;author&gt;Smith, Wayne Patrick&lt;/author&gt;&lt;/authors&gt;&lt;/contributors&gt;&lt;titles&gt;&lt;title&gt;Hospital disaster planning in the Western cape, South Africa&lt;/title&gt;&lt;secondary-title&gt;Prehospital and Disaster Medicine&lt;/secondary-title&gt;&lt;/titles&gt;&lt;periodical&gt;&lt;full-title&gt;Prehospital and Disaster Medicine&lt;/full-title&gt;&lt;/periodical&gt;&lt;pages&gt;283-288&lt;/pages&gt;&lt;volume&gt;26&lt;/volume&gt;&lt;number&gt;4&lt;/number&gt;&lt;dates&gt;&lt;year&gt;2011&lt;/year&gt;&lt;/dates&gt;&lt;isbn&gt;1945-1938&lt;/isbn&gt;&lt;urls&gt;&lt;/urls&gt;&lt;/record&gt;&lt;/Cite&gt;&lt;/EndNote&gt;</w:instrTex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673986" w:rsidRPr="00673986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68</w:t>
            </w:r>
            <w:r w:rsidR="0035543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C279FD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72BFFE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</w:tcPr>
          <w:p w14:paraId="3E042F7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ross sectional survey</w:t>
            </w:r>
          </w:p>
        </w:tc>
        <w:tc>
          <w:tcPr>
            <w:tcW w:w="1170" w:type="dxa"/>
          </w:tcPr>
          <w:p w14:paraId="419E6C3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75AAF88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B0C94B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CB1926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34B8C6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455605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A5DFA9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2635EE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93C9AE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55E05329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62EEC5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69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12DF8C3" w14:textId="5373C4C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Tami 2013</w: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Tami&lt;/Author&gt;&lt;Year&gt;2013&lt;/Year&gt;&lt;RecNum&gt;169&lt;/RecNum&gt;&lt;DisplayText&gt;&lt;style face="superscript"&gt;169&lt;/style&gt;&lt;/DisplayText&gt;&lt;record&gt;&lt;rec-number&gt;169&lt;/rec-number&gt;&lt;foreign-keys&gt;&lt;key app="EN" db-id="wvtedtx2hrstz2erp9c55axj9t2tp5pptfpp" timestamp="1647639975"&gt;169&lt;/key&gt;&lt;/foreign-keys&gt;&lt;ref-type name="Journal Article"&gt;17&lt;/ref-type&gt;&lt;contributors&gt;&lt;authors&gt;&lt;author&gt;Tami, Greenberg&lt;/author&gt;&lt;author&gt;Bruria, Adini&lt;/author&gt;&lt;author&gt;Fabiana, Eden&lt;/author&gt;&lt;author&gt;Tami, Chen&lt;/author&gt;&lt;author&gt;Tali, Ankri&lt;/author&gt;&lt;author&gt;Limor, Aharonson-Daniel&lt;/author&gt;&lt;/authors&gt;&lt;/contributors&gt;&lt;titles&gt;&lt;title&gt;An after-action review tool for EDs: learning from mass casualty incidents&lt;/title&gt;&lt;secondary-title&gt;The American Journal of Emergency Medicine&lt;/secondary-title&gt;&lt;/titles&gt;&lt;periodical&gt;&lt;full-title&gt;The American journal of emergency medicine&lt;/full-title&gt;&lt;/periodical&gt;&lt;pages&gt;798-802&lt;/pages&gt;&lt;volume&gt;31&lt;/volume&gt;&lt;number&gt;5&lt;/number&gt;&lt;dates&gt;&lt;year&gt;2013&lt;/year&gt;&lt;/dates&gt;&lt;isbn&gt;0735-6757&lt;/isbn&gt;&lt;urls&gt;&lt;/urls&gt;&lt;/record&gt;&lt;/Cite&gt;&lt;/EndNote&gt;</w:instrTex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673986" w:rsidRPr="00673986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69</w: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BAD100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94BD4E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0D344FE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escriptive study/ tool development</w:t>
            </w:r>
          </w:p>
        </w:tc>
        <w:tc>
          <w:tcPr>
            <w:tcW w:w="1170" w:type="dxa"/>
          </w:tcPr>
          <w:p w14:paraId="2AE9450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5209F2A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2AF246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41513B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7A1E3B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8AAB38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7B65B7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9E0F0F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589787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103AEA9D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9E3407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70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E2DA0CD" w14:textId="6FEA1CA4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Thomas 2005</w: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Thomas&lt;/Author&gt;&lt;Year&gt;2005&lt;/Year&gt;&lt;RecNum&gt;170&lt;/RecNum&gt;&lt;DisplayText&gt;&lt;style face="superscript"&gt;170&lt;/style&gt;&lt;/DisplayText&gt;&lt;record&gt;&lt;rec-number&gt;170&lt;/rec-number&gt;&lt;foreign-keys&gt;&lt;key app="EN" db-id="wvtedtx2hrstz2erp9c55axj9t2tp5pptfpp" timestamp="1647639995"&gt;170&lt;/key&gt;&lt;/foreign-keys&gt;&lt;ref-type name="Journal Article"&gt;17&lt;/ref-type&gt;&lt;contributors&gt;&lt;authors&gt;&lt;author&gt;Thomas, Tamara L&lt;/author&gt;&lt;author&gt;Hsu, Edbert B&lt;/author&gt;&lt;author&gt;Kim, Hong K&lt;/author&gt;&lt;author&gt;Colli, Sara&lt;/author&gt;&lt;author&gt;Arana, Guillermo&lt;/author&gt;&lt;author&gt;Green, Gary B&lt;/author&gt;&lt;/authors&gt;&lt;/contributors&gt;&lt;titles&gt;&lt;title&gt;The incident command system in disasters: evaluation methods for a hospital-based exercise&lt;/title&gt;&lt;secondary-title&gt;Prehospital and Disaster Medicine&lt;/secondary-title&gt;&lt;/titles&gt;&lt;periodical&gt;&lt;full-title&gt;Prehospital and Disaster Medicine&lt;/full-title&gt;&lt;/periodical&gt;&lt;pages&gt;14-23&lt;/pages&gt;&lt;volume&gt;20&lt;/volume&gt;&lt;number&gt;1&lt;/number&gt;&lt;dates&gt;&lt;year&gt;2005&lt;/year&gt;&lt;/dates&gt;&lt;isbn&gt;1945-1938&lt;/isbn&gt;&lt;urls&gt;&lt;/urls&gt;&lt;/record&gt;&lt;/Cite&gt;&lt;/EndNote&gt;</w:instrTex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673986" w:rsidRPr="00673986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70</w: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77EA47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077B0A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1AC117F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7CC2218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Prospective observational study</w:t>
            </w:r>
          </w:p>
        </w:tc>
        <w:tc>
          <w:tcPr>
            <w:tcW w:w="1170" w:type="dxa"/>
          </w:tcPr>
          <w:p w14:paraId="3E8CD8A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N/A</w:t>
            </w:r>
          </w:p>
        </w:tc>
        <w:tc>
          <w:tcPr>
            <w:tcW w:w="1080" w:type="dxa"/>
          </w:tcPr>
          <w:p w14:paraId="3C5FBFA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Scores for ICS functions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0484CB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0B433F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C3B688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E24A61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F04343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F5411D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73D92F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0BD5B97F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F47526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71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E309980" w14:textId="70AF5B8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Veenema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07</w: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Veenema&lt;/Author&gt;&lt;Year&gt;2007&lt;/Year&gt;&lt;RecNum&gt;171&lt;/RecNum&gt;&lt;DisplayText&gt;&lt;style face="superscript"&gt;171&lt;/style&gt;&lt;/DisplayText&gt;&lt;record&gt;&lt;rec-number&gt;171&lt;/rec-number&gt;&lt;foreign-keys&gt;&lt;key app="EN" db-id="wvtedtx2hrstz2erp9c55axj9t2tp5pptfpp" timestamp="1647640017"&gt;171&lt;/key&gt;&lt;/foreign-keys&gt;&lt;ref-type name="Journal Article"&gt;17&lt;/ref-type&gt;&lt;contributors&gt;&lt;authors&gt;&lt;author&gt;Veenema, Tener Goodwin&lt;/author&gt;&lt;author&gt;Toke, Joanna&lt;/author&gt;&lt;/authors&gt;&lt;/contributors&gt;&lt;titles&gt;&lt;title&gt;When standards of care change in mass-casualty events&lt;/title&gt;&lt;secondary-title&gt;The American Journal of Nursing&lt;/secondary-title&gt;&lt;/titles&gt;&lt;periodical&gt;&lt;full-title&gt;The American Journal of Nursing&lt;/full-title&gt;&lt;/periodical&gt;&lt;pages&gt;72A-72F&lt;/pages&gt;&lt;volume&gt;107&lt;/volume&gt;&lt;number&gt;9&lt;/number&gt;&lt;dates&gt;&lt;year&gt;2007&lt;/year&gt;&lt;/dates&gt;&lt;isbn&gt;0002-936X&lt;/isbn&gt;&lt;urls&gt;&lt;/urls&gt;&lt;/record&gt;&lt;/Cite&gt;&lt;/EndNote&gt;</w:instrTex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673986" w:rsidRPr="00673986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71</w: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97D8EC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0DC3D5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1C2B126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mmentary</w:t>
            </w:r>
          </w:p>
        </w:tc>
        <w:tc>
          <w:tcPr>
            <w:tcW w:w="1170" w:type="dxa"/>
          </w:tcPr>
          <w:p w14:paraId="3B6D7EF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72AC99A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28F0AE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4A165E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ED02F8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3BC469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8ED65C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6654E7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7810626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48A2EAD5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13A00E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72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9404CA5" w14:textId="1F74BD70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Wachira 2014</w: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Wachira&lt;/Author&gt;&lt;Year&gt;2014&lt;/Year&gt;&lt;RecNum&gt;172&lt;/RecNum&gt;&lt;DisplayText&gt;&lt;style face="superscript"&gt;172&lt;/style&gt;&lt;/DisplayText&gt;&lt;record&gt;&lt;rec-number&gt;172&lt;/rec-number&gt;&lt;foreign-keys&gt;&lt;key app="EN" db-id="wvtedtx2hrstz2erp9c55axj9t2tp5pptfpp" timestamp="1647640040"&gt;172&lt;/key&gt;&lt;/foreign-keys&gt;&lt;ref-type name="Journal Article"&gt;17&lt;/ref-type&gt;&lt;contributors&gt;&lt;authors&gt;&lt;author&gt;Wachira, Benjamin W&lt;/author&gt;&lt;author&gt;Abdalla, Ramadhani O&lt;/author&gt;&lt;author&gt;Wallis, Lee A&lt;/author&gt;&lt;/authors&gt;&lt;/contributors&gt;&lt;titles&gt;&lt;title&gt;Westgate shootings: an emergency department approach to a mass-casualty incident&lt;/title&gt;&lt;secondary-title&gt;Prehospital and disaster medicine&lt;/secondary-title&gt;&lt;/titles&gt;&lt;periodical&gt;&lt;full-title&gt;Prehospital and Disaster Medicine&lt;/full-title&gt;&lt;/periodical&gt;&lt;pages&gt;538-541&lt;/pages&gt;&lt;volume&gt;29&lt;/volume&gt;&lt;number&gt;5&lt;/number&gt;&lt;dates&gt;&lt;year&gt;2014&lt;/year&gt;&lt;/dates&gt;&lt;isbn&gt;1049-023X&lt;/isbn&gt;&lt;urls&gt;&lt;/urls&gt;&lt;/record&gt;&lt;/Cite&gt;&lt;/EndNote&gt;</w:instrTex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673986" w:rsidRPr="00673986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72</w: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2C9236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96092A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</w:tcPr>
          <w:p w14:paraId="48E778F2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ase study</w:t>
            </w:r>
          </w:p>
        </w:tc>
        <w:tc>
          <w:tcPr>
            <w:tcW w:w="1170" w:type="dxa"/>
          </w:tcPr>
          <w:p w14:paraId="7317B90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7022F918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8BAF1C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6D9191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1A5102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4697ED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E349DD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397BB0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EEF2D1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195D988B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D17CEC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73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564D3F5" w14:textId="082EDF2D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Weyand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4</w: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Weyand&lt;/Author&gt;&lt;Year&gt;2017&lt;/Year&gt;&lt;RecNum&gt;173&lt;/RecNum&gt;&lt;DisplayText&gt;&lt;style face="superscript"&gt;173&lt;/style&gt;&lt;/DisplayText&gt;&lt;record&gt;&lt;rec-number&gt;173&lt;/rec-number&gt;&lt;foreign-keys&gt;&lt;key app="EN" db-id="wvtedtx2hrstz2erp9c55axj9t2tp5pptfpp" timestamp="1647640114"&gt;173&lt;/key&gt;&lt;/foreign-keys&gt;&lt;ref-type name="Journal Article"&gt;17&lt;/ref-type&gt;&lt;contributors&gt;&lt;authors&gt;&lt;author&gt;Weyand, Jonathan S&lt;/author&gt;&lt;author&gt;Junck, Emily&lt;/author&gt;&lt;author&gt;Kang, Christopher S&lt;/author&gt;&lt;author&gt;Heiner, Jason D&lt;/author&gt;&lt;/authors&gt;&lt;/contributors&gt;&lt;titles&gt;&lt;title&gt;Security, violent events, and anticipated surge capabilities of emergency departments in washington state&lt;/title&gt;&lt;secondary-title&gt;Western Journal of Emergency Medicine&lt;/secondary-title&gt;&lt;/titles&gt;&lt;periodical&gt;&lt;full-title&gt;Western journal of emergency medicine&lt;/full-title&gt;&lt;/periodical&gt;&lt;pages&gt;466&lt;/pages&gt;&lt;volume&gt;18&lt;/volume&gt;&lt;number&gt;3&lt;/number&gt;&lt;dates&gt;&lt;year&gt;2017&lt;/year&gt;&lt;/dates&gt;&lt;urls&gt;&lt;/urls&gt;&lt;/record&gt;&lt;/Cite&gt;&lt;/EndNote&gt;</w:instrTex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673986" w:rsidRPr="00673986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73</w: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82416C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B8B842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625A73A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ross sectional survey</w:t>
            </w:r>
          </w:p>
        </w:tc>
        <w:tc>
          <w:tcPr>
            <w:tcW w:w="1170" w:type="dxa"/>
          </w:tcPr>
          <w:p w14:paraId="4314E96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144ACC5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48D063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134F83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823870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600466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39AA6F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F03B2F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BF461E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3A426E57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6B1BF1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74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BFC06AE" w14:textId="1774D08C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Wild 2012</w: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Wild&lt;/Author&gt;&lt;Year&gt;2012&lt;/Year&gt;&lt;RecNum&gt;174&lt;/RecNum&gt;&lt;DisplayText&gt;&lt;style face="superscript"&gt;174&lt;/style&gt;&lt;/DisplayText&gt;&lt;record&gt;&lt;rec-number&gt;174&lt;/rec-number&gt;&lt;foreign-keys&gt;&lt;key app="EN" db-id="wvtedtx2hrstz2erp9c55axj9t2tp5pptfpp" timestamp="1647640205"&gt;174&lt;/key&gt;&lt;/foreign-keys&gt;&lt;ref-type name="Journal Article"&gt;17&lt;/ref-type&gt;&lt;contributors&gt;&lt;authors&gt;&lt;author&gt;Wild, Jeffrey&lt;/author&gt;&lt;author&gt;Maher, Janae&lt;/author&gt;&lt;author&gt;Frazee, Richard C&lt;/author&gt;&lt;author&gt;Craun, Michael L&lt;/author&gt;&lt;author&gt;Davis, Matthew L&lt;/author&gt;&lt;author&gt;Childs, Ed W&lt;/author&gt;&lt;author&gt;Smith, Randall W&lt;/author&gt;&lt;/authors&gt;&lt;/contributors&gt;&lt;titles&gt;&lt;title&gt;The Fort Hood massacre: lessons learned from a high profile mass casualty&lt;/title&gt;&lt;secondary-title&gt;Journal of Trauma and Acute Care Surgery&lt;/secondary-title&gt;&lt;/titles&gt;&lt;periodical&gt;&lt;full-title&gt;Journal of Trauma and Acute Care Surgery&lt;/full-title&gt;&lt;/periodical&gt;&lt;pages&gt;1709-1713&lt;/pages&gt;&lt;volume&gt;72&lt;/volume&gt;&lt;number&gt;6&lt;/number&gt;&lt;dates&gt;&lt;year&gt;2012&lt;/year&gt;&lt;/dates&gt;&lt;isbn&gt;2163-0755&lt;/isbn&gt;&lt;urls&gt;&lt;/urls&gt;&lt;/record&gt;&lt;/Cite&gt;&lt;/EndNote&gt;</w:instrTex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673986" w:rsidRPr="00673986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74</w: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E9925B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447C10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4FC51F8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ase study</w:t>
            </w:r>
          </w:p>
        </w:tc>
        <w:tc>
          <w:tcPr>
            <w:tcW w:w="1170" w:type="dxa"/>
          </w:tcPr>
          <w:p w14:paraId="585867A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528D15B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986A8C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E04D27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A0A538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93436E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32AAD8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750190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6DD7E4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5CC8DFE2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18FE5C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75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87006C0" w14:textId="6225B2D4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WHO 2014</w: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Organization&lt;/Author&gt;&lt;Year&gt;2014&lt;/Year&gt;&lt;RecNum&gt;175&lt;/RecNum&gt;&lt;DisplayText&gt;&lt;style face="superscript"&gt;175&lt;/style&gt;&lt;/DisplayText&gt;&lt;record&gt;&lt;rec-number&gt;175&lt;/rec-number&gt;&lt;foreign-keys&gt;&lt;key app="EN" db-id="wvtedtx2hrstz2erp9c55axj9t2tp5pptfpp" timestamp="1647640233"&gt;175&lt;/key&gt;&lt;/foreign-keys&gt;&lt;ref-type name="Generic"&gt;13&lt;/ref-type&gt;&lt;contributors&gt;&lt;authors&gt;&lt;author&gt;World Health Organization&lt;/author&gt;&lt;/authors&gt;&lt;/contributors&gt;&lt;titles&gt;&lt;title&gt;A systematic review of public health emergency operations centres (EOC): December 2013&lt;/title&gt;&lt;/titles&gt;&lt;dates&gt;&lt;year&gt;2014&lt;/year&gt;&lt;/dates&gt;&lt;urls&gt;&lt;/urls&gt;&lt;/record&gt;&lt;/Cite&gt;&lt;/EndNote&gt;</w:instrTex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673986" w:rsidRPr="00673986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75</w: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CBFB15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1033C4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442C82BA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Literature review</w:t>
            </w:r>
          </w:p>
        </w:tc>
        <w:tc>
          <w:tcPr>
            <w:tcW w:w="1170" w:type="dxa"/>
          </w:tcPr>
          <w:p w14:paraId="7A9FFAF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666C27C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E3DF65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A20890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D34A89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8341EF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294C47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042082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03FDB3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54EE95BE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2141CF5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76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4BB5E0B" w14:textId="61010A42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Wurmb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18</w: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Wurmb&lt;/Author&gt;&lt;Year&gt;2018&lt;/Year&gt;&lt;RecNum&gt;176&lt;/RecNum&gt;&lt;DisplayText&gt;&lt;style face="superscript"&gt;176&lt;/style&gt;&lt;/DisplayText&gt;&lt;record&gt;&lt;rec-number&gt;176&lt;/rec-number&gt;&lt;foreign-keys&gt;&lt;key app="EN" db-id="wvtedtx2hrstz2erp9c55axj9t2tp5pptfpp" timestamp="1647640261"&gt;176&lt;/key&gt;&lt;/foreign-keys&gt;&lt;ref-type name="Journal Article"&gt;17&lt;/ref-type&gt;&lt;contributors&gt;&lt;authors&gt;&lt;author&gt;Wurmb, T&lt;/author&gt;&lt;author&gt;Schorscher, N&lt;/author&gt;&lt;author&gt;Justice, P&lt;/author&gt;&lt;author&gt;Dietz, S&lt;/author&gt;&lt;author&gt;Schua, R&lt;/author&gt;&lt;author&gt;Jarausch, T&lt;/author&gt;&lt;author&gt;Kinstle, U&lt;/author&gt;&lt;author&gt;Greiner, J&lt;/author&gt;&lt;author&gt;Möldner, G&lt;/author&gt;&lt;author&gt;Müller, J&lt;/author&gt;&lt;/authors&gt;&lt;/contributors&gt;&lt;titles&gt;&lt;title&gt;Structured analysis, evaluation and report of the emergency response to a terrorist attack in Wuerzburg, Germany using a new template of standardised quality indicators&lt;/title&gt;&lt;secondary-title&gt;Scandinavian Journal of Trauma, Resuscitation and Emergency Medicine&lt;/secondary-title&gt;&lt;/titles&gt;&lt;periodical&gt;&lt;full-title&gt;Scandinavian journal of trauma, resuscitation and emergency medicine&lt;/full-title&gt;&lt;/periodical&gt;&lt;pages&gt;1-15&lt;/pages&gt;&lt;volume&gt;26&lt;/volume&gt;&lt;number&gt;1&lt;/number&gt;&lt;dates&gt;&lt;year&gt;2018&lt;/year&gt;&lt;/dates&gt;&lt;isbn&gt;1757-7241&lt;/isbn&gt;&lt;urls&gt;&lt;/urls&gt;&lt;/record&gt;&lt;/Cite&gt;&lt;/EndNote&gt;</w:instrTex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673986" w:rsidRPr="00673986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76</w: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313C35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83A618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32BC98B1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escriptive study</w:t>
            </w:r>
          </w:p>
        </w:tc>
        <w:tc>
          <w:tcPr>
            <w:tcW w:w="1170" w:type="dxa"/>
          </w:tcPr>
          <w:p w14:paraId="083A829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47AF93FF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5CD74A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60019E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CEEB5D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CC1F94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884F76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014FA4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FD1211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13218FBB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FF3783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77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1A576F75" w14:textId="481C940B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u 2015</w: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Xu&lt;/Author&gt;&lt;Year&gt;2015&lt;/Year&gt;&lt;RecNum&gt;177&lt;/RecNum&gt;&lt;DisplayText&gt;&lt;style face="superscript"&gt;177&lt;/style&gt;&lt;/DisplayText&gt;&lt;record&gt;&lt;rec-number&gt;177&lt;/rec-number&gt;&lt;foreign-keys&gt;&lt;key app="EN" db-id="wvtedtx2hrstz2erp9c55axj9t2tp5pptfpp" timestamp="1647640289"&gt;177&lt;/key&gt;&lt;/foreign-keys&gt;&lt;ref-type name="Journal Article"&gt;17&lt;/ref-type&gt;&lt;contributors&gt;&lt;authors&gt;&lt;author&gt;Xu, Min&lt;/author&gt;&lt;author&gt;Li, Shi-Xue&lt;/author&gt;&lt;/authors&gt;&lt;/contributors&gt;&lt;titles&gt;&lt;title&gt;Analysis of good practice of public health Emergency Operations Centers&lt;/title&gt;&lt;secondary-title&gt;Asian Pacific Journal of Tropical Medicine&lt;/secondary-title&gt;&lt;/titles&gt;&lt;periodical&gt;&lt;full-title&gt;Asian Pacific Journal of Tropical Medicine&lt;/full-title&gt;&lt;/periodical&gt;&lt;pages&gt;677-682&lt;/pages&gt;&lt;volume&gt;8&lt;/volume&gt;&lt;number&gt;8&lt;/number&gt;&lt;dates&gt;&lt;year&gt;2015&lt;/year&gt;&lt;/dates&gt;&lt;isbn&gt;1995-7645&lt;/isbn&gt;&lt;urls&gt;&lt;/urls&gt;&lt;/record&gt;&lt;/Cite&gt;&lt;/EndNote&gt;</w:instrTex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673986" w:rsidRPr="00673986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77</w: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75BAC0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2E452A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</w:tcPr>
          <w:p w14:paraId="0C449C8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Literature review</w:t>
            </w:r>
          </w:p>
        </w:tc>
        <w:tc>
          <w:tcPr>
            <w:tcW w:w="1170" w:type="dxa"/>
          </w:tcPr>
          <w:p w14:paraId="3F35AD2E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094188C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2292B5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07145E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494AFA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7244F3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6FF18B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363FF5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E489FA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141B55E5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993A60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78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0055B4D0" w14:textId="0A796DE5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Zafar 2011</w: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Zafar&lt;/Author&gt;&lt;Year&gt;2011&lt;/Year&gt;&lt;RecNum&gt;178&lt;/RecNum&gt;&lt;DisplayText&gt;&lt;style face="superscript"&gt;178&lt;/style&gt;&lt;/DisplayText&gt;&lt;record&gt;&lt;rec-number&gt;178&lt;/rec-number&gt;&lt;foreign-keys&gt;&lt;key app="EN" db-id="wvtedtx2hrstz2erp9c55axj9t2tp5pptfpp" timestamp="1647640322"&gt;178&lt;/key&gt;&lt;/foreign-keys&gt;&lt;ref-type name="Journal Article"&gt;17&lt;/ref-type&gt;&lt;contributors&gt;&lt;authors&gt;&lt;author&gt;Zafar, Hasnain&lt;/author&gt;&lt;author&gt;Jawad, Ahmed&lt;/author&gt;&lt;author&gt;Shamim, M Shahzad&lt;/author&gt;&lt;author&gt;Memon, Ayaz Ahmed&lt;/author&gt;&lt;author&gt;Hameed, Aamir&lt;/author&gt;&lt;author&gt;Effendi, M Shahrukh&lt;/author&gt;&lt;author&gt;Qureshi, Saeed&lt;/author&gt;&lt;/authors&gt;&lt;/contributors&gt;&lt;titles&gt;&lt;title&gt;Terrorist bombings: medical response in a developing country&lt;/title&gt;&lt;secondary-title&gt;Journal of the Pakistan Medical Association&lt;/secondary-title&gt;&lt;/titles&gt;&lt;periodical&gt;&lt;full-title&gt;Journal of the Pakistan Medical Association&lt;/full-title&gt;&lt;/periodical&gt;&lt;pages&gt;561&lt;/pages&gt;&lt;volume&gt;61&lt;/volume&gt;&lt;number&gt;6&lt;/number&gt;&lt;dates&gt;&lt;year&gt;2011&lt;/year&gt;&lt;/dates&gt;&lt;urls&gt;&lt;/urls&gt;&lt;/record&gt;&lt;/Cite&gt;&lt;/EndNote&gt;</w:instrTex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673986" w:rsidRPr="00673986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78</w: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306479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2F6006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</w:tcPr>
          <w:p w14:paraId="427ADB8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Descriptive study</w:t>
            </w:r>
          </w:p>
        </w:tc>
        <w:tc>
          <w:tcPr>
            <w:tcW w:w="1170" w:type="dxa"/>
          </w:tcPr>
          <w:p w14:paraId="7E443E3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1B133645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B15C5C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D50BBB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D3ED25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E194D6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BBAEF1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D72FF3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FB52A0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7830A7E9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7BB00F0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79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5C1FF3B8" w14:textId="7EF4271F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Zane 2004</w: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Zane&lt;/Author&gt;&lt;Year&gt;2004&lt;/Year&gt;&lt;RecNum&gt;179&lt;/RecNum&gt;&lt;DisplayText&gt;&lt;style face="superscript"&gt;179&lt;/style&gt;&lt;/DisplayText&gt;&lt;record&gt;&lt;rec-number&gt;179&lt;/rec-number&gt;&lt;foreign-keys&gt;&lt;key app="EN" db-id="wvtedtx2hrstz2erp9c55axj9t2tp5pptfpp" timestamp="1647640346"&gt;179&lt;/key&gt;&lt;/foreign-keys&gt;&lt;ref-type name="Journal Article"&gt;17&lt;/ref-type&gt;&lt;contributors&gt;&lt;authors&gt;&lt;author&gt;Zane, Richard D&lt;/author&gt;&lt;author&gt;Prestipino, Ann L&lt;/author&gt;&lt;/authors&gt;&lt;/contributors&gt;&lt;titles&gt;&lt;title&gt;Implementing the Hospital Emergency Incident Command System: an integrated delivery system&amp;apos;s experience&lt;/title&gt;&lt;secondary-title&gt;Prehospital and Disaster Medicine&lt;/secondary-title&gt;&lt;/titles&gt;&lt;periodical&gt;&lt;full-title&gt;Prehospital and Disaster Medicine&lt;/full-title&gt;&lt;/periodical&gt;&lt;pages&gt;311-317&lt;/pages&gt;&lt;volume&gt;19&lt;/volume&gt;&lt;number&gt;4&lt;/number&gt;&lt;dates&gt;&lt;year&gt;2004&lt;/year&gt;&lt;/dates&gt;&lt;isbn&gt;1945-1938&lt;/isbn&gt;&lt;urls&gt;&lt;/urls&gt;&lt;/record&gt;&lt;/Cite&gt;&lt;/EndNote&gt;</w:instrTex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673986" w:rsidRPr="00673986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79</w: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0D5AF7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0BA197D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6E70AA66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Report</w:t>
            </w:r>
          </w:p>
        </w:tc>
        <w:tc>
          <w:tcPr>
            <w:tcW w:w="1170" w:type="dxa"/>
          </w:tcPr>
          <w:p w14:paraId="7345EAA9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5C484CE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CBB2F54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4139B8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F4381F5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BDD790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A7815D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BEBE54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3C6AEE8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792C37" w:rsidRPr="00E02EBF" w14:paraId="50FE19E4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DA6873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80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789EF0B8" w14:textId="26E4E272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Zhong 2015</w: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Zhong&lt;/Author&gt;&lt;Year&gt;2015&lt;/Year&gt;&lt;RecNum&gt;180&lt;/RecNum&gt;&lt;DisplayText&gt;&lt;style face="superscript"&gt;180&lt;/style&gt;&lt;/DisplayText&gt;&lt;record&gt;&lt;rec-number&gt;180&lt;/rec-number&gt;&lt;foreign-keys&gt;&lt;key app="EN" db-id="wvtedtx2hrstz2erp9c55axj9t2tp5pptfpp" timestamp="1647640368"&gt;180&lt;/key&gt;&lt;/foreign-keys&gt;&lt;ref-type name="Journal Article"&gt;17&lt;/ref-type&gt;&lt;contributors&gt;&lt;authors&gt;&lt;author&gt;Zhong, Shuang&lt;/author&gt;&lt;author&gt;Clark, Michele&lt;/author&gt;&lt;author&gt;Hou, Xiang-Yu&lt;/author&gt;&lt;author&gt;Zang, Yuli&lt;/author&gt;&lt;author&gt;FitzGerald, Gerard&lt;/author&gt;&lt;/authors&gt;&lt;/contributors&gt;&lt;titles&gt;&lt;title&gt;Development of key indicators of hospital resilience: a modified Delphi study&lt;/title&gt;&lt;secondary-title&gt;Journal of Health Services Research &amp;amp; Policy&lt;/secondary-title&gt;&lt;/titles&gt;&lt;periodical&gt;&lt;full-title&gt;Journal of health services research &amp;amp; policy&lt;/full-title&gt;&lt;/periodical&gt;&lt;pages&gt;74-82&lt;/pages&gt;&lt;volume&gt;20&lt;/volume&gt;&lt;number&gt;2&lt;/number&gt;&lt;dates&gt;&lt;year&gt;2015&lt;/year&gt;&lt;/dates&gt;&lt;isbn&gt;1355-8196&lt;/isbn&gt;&lt;urls&gt;&lt;/urls&gt;&lt;/record&gt;&lt;/Cite&gt;&lt;/EndNote&gt;</w:instrTex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673986" w:rsidRPr="00673986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80</w: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485C0A7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A3C793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</w:tcPr>
          <w:p w14:paraId="1D0430A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onsensus/ Delphi study</w:t>
            </w:r>
          </w:p>
        </w:tc>
        <w:tc>
          <w:tcPr>
            <w:tcW w:w="1170" w:type="dxa"/>
          </w:tcPr>
          <w:p w14:paraId="44CBCE3D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59B3C3E3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06ED17A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667126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B39040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55B825E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2A5081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0355B09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29F256F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</w:tr>
      <w:tr w:rsidR="00792C37" w:rsidRPr="00E02EBF" w14:paraId="399D3649" w14:textId="77777777" w:rsidTr="00277D95">
        <w:trPr>
          <w:trHeight w:val="315"/>
        </w:trPr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3F341E77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181</w:t>
            </w: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</w:tcPr>
          <w:p w14:paraId="4D817E84" w14:textId="57965CCC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Zoraster</w:t>
            </w:r>
            <w:proofErr w:type="spellEnd"/>
            <w:r w:rsidRPr="00E02EBF">
              <w:rPr>
                <w:rFonts w:ascii="Times New Roman" w:hAnsi="Times New Roman" w:cs="Times New Roman"/>
                <w:sz w:val="18"/>
                <w:szCs w:val="18"/>
              </w:rPr>
              <w:t xml:space="preserve"> 2007</w: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Zoraster&lt;/Author&gt;&lt;Year&gt;2007&lt;/Year&gt;&lt;RecNum&gt;181&lt;/RecNum&gt;&lt;DisplayText&gt;&lt;style face="superscript"&gt;181&lt;/style&gt;&lt;/DisplayText&gt;&lt;record&gt;&lt;rec-number&gt;181&lt;/rec-number&gt;&lt;foreign-keys&gt;&lt;key app="EN" db-id="wvtedtx2hrstz2erp9c55axj9t2tp5pptfpp" timestamp="1647640393"&gt;181&lt;/key&gt;&lt;/foreign-keys&gt;&lt;ref-type name="Journal Article"&gt;17&lt;/ref-type&gt;&lt;contributors&gt;&lt;authors&gt;&lt;author&gt;Zoraster, Richard M&lt;/author&gt;&lt;author&gt;Chidester, Cathy&lt;/author&gt;&lt;author&gt;Koenig, William&lt;/author&gt;&lt;/authors&gt;&lt;/contributors&gt;&lt;titles&gt;&lt;title&gt;Field triage and patient maldistribution in a mass-casualty incident&lt;/title&gt;&lt;secondary-title&gt;Prehospital and Disaster Medicine&lt;/secondary-title&gt;&lt;/titles&gt;&lt;periodical&gt;&lt;full-title&gt;Prehospital and Disaster Medicine&lt;/full-title&gt;&lt;/periodical&gt;&lt;pages&gt;224-229&lt;/pages&gt;&lt;volume&gt;22&lt;/volume&gt;&lt;number&gt;3&lt;/number&gt;&lt;dates&gt;&lt;year&gt;2007&lt;/year&gt;&lt;/dates&gt;&lt;isbn&gt;1945-1938&lt;/isbn&gt;&lt;urls&gt;&lt;/urls&gt;&lt;/record&gt;&lt;/Cite&gt;&lt;/EndNote&gt;</w:instrTex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673986" w:rsidRPr="00673986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81</w:t>
            </w:r>
            <w:r w:rsidR="0067398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4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7BDF6C22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54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454460EB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14:paraId="6B46E7EB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Case study</w:t>
            </w:r>
          </w:p>
        </w:tc>
        <w:tc>
          <w:tcPr>
            <w:tcW w:w="1170" w:type="dxa"/>
          </w:tcPr>
          <w:p w14:paraId="1A3C0654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080" w:type="dxa"/>
          </w:tcPr>
          <w:p w14:paraId="0BCB83FC" w14:textId="77777777" w:rsidR="00E778C1" w:rsidRPr="00E02EBF" w:rsidRDefault="00E778C1" w:rsidP="00ED31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N/A</w:t>
            </w: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993084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0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38B077CF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64F1240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11FF121C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01666430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tcMar>
              <w:top w:w="40" w:type="dxa"/>
              <w:left w:w="40" w:type="dxa"/>
              <w:bottom w:w="40" w:type="dxa"/>
              <w:right w:w="40" w:type="dxa"/>
            </w:tcMar>
            <w:vAlign w:val="center"/>
          </w:tcPr>
          <w:p w14:paraId="501E38C3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E02EBF"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108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2747AF1" w14:textId="77777777" w:rsidR="00E778C1" w:rsidRPr="00E02EBF" w:rsidRDefault="00E778C1" w:rsidP="00277D9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</w:tbl>
    <w:p w14:paraId="5F3853FA" w14:textId="77777777" w:rsidR="00176C02" w:rsidRPr="00E02EBF" w:rsidRDefault="00176C02">
      <w:pPr>
        <w:rPr>
          <w:rFonts w:ascii="Times New Roman" w:hAnsi="Times New Roman" w:cs="Times New Roman"/>
          <w:b/>
          <w:sz w:val="18"/>
          <w:szCs w:val="18"/>
        </w:rPr>
      </w:pPr>
    </w:p>
    <w:p w14:paraId="0EFA8646" w14:textId="51CC8237" w:rsidR="0010614E" w:rsidRPr="00E02EBF" w:rsidRDefault="00792C37">
      <w:pPr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t>N</w:t>
      </w:r>
      <w:r w:rsidR="00673986">
        <w:rPr>
          <w:rFonts w:ascii="Times New Roman" w:hAnsi="Times New Roman" w:cs="Times New Roman"/>
          <w:sz w:val="18"/>
          <w:szCs w:val="18"/>
        </w:rPr>
        <w:t>/</w:t>
      </w:r>
      <w:r>
        <w:rPr>
          <w:rFonts w:ascii="Times New Roman" w:hAnsi="Times New Roman" w:cs="Times New Roman"/>
          <w:sz w:val="18"/>
          <w:szCs w:val="18"/>
        </w:rPr>
        <w:t>A: Not applicable</w:t>
      </w:r>
      <w:r w:rsidR="00A3371E">
        <w:rPr>
          <w:rFonts w:ascii="Times New Roman" w:hAnsi="Times New Roman" w:cs="Times New Roman"/>
          <w:sz w:val="18"/>
          <w:szCs w:val="18"/>
        </w:rPr>
        <w:t>;</w:t>
      </w:r>
      <w:r>
        <w:rPr>
          <w:rFonts w:ascii="Times New Roman" w:hAnsi="Times New Roman" w:cs="Times New Roman"/>
          <w:sz w:val="18"/>
          <w:szCs w:val="18"/>
        </w:rPr>
        <w:t xml:space="preserve"> </w:t>
      </w:r>
      <w:r w:rsidR="00A3371E">
        <w:rPr>
          <w:rFonts w:ascii="Times New Roman" w:hAnsi="Times New Roman" w:cs="Times New Roman"/>
          <w:sz w:val="18"/>
          <w:szCs w:val="18"/>
        </w:rPr>
        <w:t xml:space="preserve">HIC: High income countries; LMIC: Low- and middle-income countries; </w:t>
      </w:r>
      <w:proofErr w:type="spellStart"/>
      <w:r w:rsidR="00A3371E">
        <w:rPr>
          <w:rFonts w:ascii="Times New Roman" w:hAnsi="Times New Roman" w:cs="Times New Roman"/>
          <w:sz w:val="18"/>
          <w:szCs w:val="18"/>
        </w:rPr>
        <w:t>Decon</w:t>
      </w:r>
      <w:proofErr w:type="spellEnd"/>
      <w:r w:rsidR="00A3371E">
        <w:rPr>
          <w:rFonts w:ascii="Times New Roman" w:hAnsi="Times New Roman" w:cs="Times New Roman"/>
          <w:sz w:val="18"/>
          <w:szCs w:val="18"/>
        </w:rPr>
        <w:t xml:space="preserve">: </w:t>
      </w:r>
      <w:r w:rsidR="00FC1A6B">
        <w:rPr>
          <w:rFonts w:ascii="Times New Roman" w:hAnsi="Times New Roman" w:cs="Times New Roman"/>
          <w:sz w:val="18"/>
          <w:szCs w:val="18"/>
        </w:rPr>
        <w:t>Decontamination</w:t>
      </w:r>
      <w:r w:rsidR="00673986">
        <w:rPr>
          <w:rFonts w:ascii="Times New Roman" w:hAnsi="Times New Roman" w:cs="Times New Roman"/>
          <w:sz w:val="18"/>
          <w:szCs w:val="18"/>
        </w:rPr>
        <w:t>; WHO: World Health Organization</w:t>
      </w:r>
    </w:p>
    <w:p w14:paraId="6F98159C" w14:textId="58F9233B" w:rsidR="00B918C7" w:rsidRDefault="00B918C7">
      <w:pPr>
        <w:rPr>
          <w:rFonts w:ascii="Times New Roman" w:hAnsi="Times New Roman" w:cs="Times New Roman"/>
          <w:sz w:val="18"/>
          <w:szCs w:val="18"/>
        </w:rPr>
      </w:pPr>
    </w:p>
    <w:p w14:paraId="68C9807A" w14:textId="27EE34A1" w:rsidR="00673986" w:rsidRPr="00673986" w:rsidRDefault="00673986">
      <w:pPr>
        <w:rPr>
          <w:rFonts w:ascii="Times New Roman" w:hAnsi="Times New Roman" w:cs="Times New Roman"/>
          <w:b/>
          <w:bCs/>
          <w:sz w:val="28"/>
          <w:szCs w:val="28"/>
        </w:rPr>
      </w:pPr>
      <w:r w:rsidRPr="00673986">
        <w:rPr>
          <w:rFonts w:ascii="Times New Roman" w:hAnsi="Times New Roman" w:cs="Times New Roman"/>
          <w:b/>
          <w:bCs/>
          <w:sz w:val="28"/>
          <w:szCs w:val="28"/>
        </w:rPr>
        <w:t xml:space="preserve">References: </w:t>
      </w:r>
    </w:p>
    <w:p w14:paraId="6E44037B" w14:textId="77777777" w:rsidR="00B918C7" w:rsidRDefault="00B918C7">
      <w:pPr>
        <w:rPr>
          <w:rFonts w:ascii="Times New Roman" w:hAnsi="Times New Roman" w:cs="Times New Roman"/>
          <w:sz w:val="18"/>
          <w:szCs w:val="18"/>
        </w:rPr>
      </w:pPr>
    </w:p>
    <w:p w14:paraId="1E10A809" w14:textId="77777777" w:rsidR="00673986" w:rsidRPr="00673986" w:rsidRDefault="00B918C7" w:rsidP="00673986">
      <w:pPr>
        <w:pStyle w:val="EndNoteBibliography"/>
        <w:rPr>
          <w:noProof/>
        </w:rPr>
      </w:pPr>
      <w:r>
        <w:rPr>
          <w:sz w:val="18"/>
          <w:szCs w:val="18"/>
        </w:rPr>
        <w:fldChar w:fldCharType="begin"/>
      </w:r>
      <w:r>
        <w:rPr>
          <w:sz w:val="18"/>
          <w:szCs w:val="18"/>
        </w:rPr>
        <w:instrText xml:space="preserve"> ADDIN EN.REFLIST </w:instrText>
      </w:r>
      <w:r>
        <w:rPr>
          <w:sz w:val="18"/>
          <w:szCs w:val="18"/>
        </w:rPr>
        <w:fldChar w:fldCharType="separate"/>
      </w:r>
      <w:r w:rsidR="00673986" w:rsidRPr="00673986">
        <w:rPr>
          <w:noProof/>
        </w:rPr>
        <w:t>1.</w:t>
      </w:r>
      <w:r w:rsidR="00673986" w:rsidRPr="00673986">
        <w:rPr>
          <w:noProof/>
        </w:rPr>
        <w:tab/>
        <w:t xml:space="preserve">Abbasi A, Kapucu N. Structural dynamics of organizations during the evolution of interorganizational networks in disaster response. </w:t>
      </w:r>
      <w:r w:rsidR="00673986" w:rsidRPr="00673986">
        <w:rPr>
          <w:i/>
          <w:noProof/>
        </w:rPr>
        <w:t>Journal of Homeland Security and Emergency Management</w:t>
      </w:r>
      <w:r w:rsidR="00673986" w:rsidRPr="00673986">
        <w:rPr>
          <w:noProof/>
        </w:rPr>
        <w:t>. 2012;9(1)</w:t>
      </w:r>
    </w:p>
    <w:p w14:paraId="6F8DB497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2.</w:t>
      </w:r>
      <w:r w:rsidRPr="00673986">
        <w:rPr>
          <w:noProof/>
        </w:rPr>
        <w:tab/>
        <w:t xml:space="preserve">Ablah E, Molgaard CA, Fredrickson DD, Wetta-Hall R, Cook DJ. Quantitative evaluation of “can it happen in Kansas: response to terrorism and emerging infections”. </w:t>
      </w:r>
      <w:r w:rsidRPr="00673986">
        <w:rPr>
          <w:i/>
          <w:noProof/>
        </w:rPr>
        <w:t>Journal of Public Health Management and Practice</w:t>
      </w:r>
      <w:r w:rsidRPr="00673986">
        <w:rPr>
          <w:noProof/>
        </w:rPr>
        <w:t xml:space="preserve">. 2005;11(6):S17-S24. </w:t>
      </w:r>
    </w:p>
    <w:p w14:paraId="1CEE012F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3.</w:t>
      </w:r>
      <w:r w:rsidRPr="00673986">
        <w:rPr>
          <w:noProof/>
        </w:rPr>
        <w:tab/>
        <w:t xml:space="preserve">Ablah E, Tinius AM, Konda K. Pediatric emergency preparedness training: are we on a path toward national dissemination? </w:t>
      </w:r>
      <w:r w:rsidRPr="00673986">
        <w:rPr>
          <w:i/>
          <w:noProof/>
        </w:rPr>
        <w:t>Journal of Trauma and Acute Care Surgery</w:t>
      </w:r>
      <w:r w:rsidRPr="00673986">
        <w:rPr>
          <w:noProof/>
        </w:rPr>
        <w:t xml:space="preserve">. 2009;67(2):S152-S158. </w:t>
      </w:r>
    </w:p>
    <w:p w14:paraId="3D4B4E8D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lastRenderedPageBreak/>
        <w:t>4.</w:t>
      </w:r>
      <w:r w:rsidRPr="00673986">
        <w:rPr>
          <w:noProof/>
        </w:rPr>
        <w:tab/>
        <w:t xml:space="preserve">Abraham H. Preparing for pediatrics. Planning for children in disasters. </w:t>
      </w:r>
      <w:r w:rsidRPr="00673986">
        <w:rPr>
          <w:i/>
          <w:noProof/>
        </w:rPr>
        <w:t>JEMS: a Journal of Emergency Medical Services</w:t>
      </w:r>
      <w:r w:rsidRPr="00673986">
        <w:rPr>
          <w:noProof/>
        </w:rPr>
        <w:t xml:space="preserve">. 2014;39(9):38-42. </w:t>
      </w:r>
    </w:p>
    <w:p w14:paraId="6D373AC8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5.</w:t>
      </w:r>
      <w:r w:rsidRPr="00673986">
        <w:rPr>
          <w:noProof/>
        </w:rPr>
        <w:tab/>
        <w:t xml:space="preserve">Adams LM, Melius J. Prepared to respond? Exploring Personal disaster preparedness and nursing staff response to disasters. </w:t>
      </w:r>
      <w:r w:rsidRPr="00673986">
        <w:rPr>
          <w:i/>
          <w:noProof/>
        </w:rPr>
        <w:t>Disaster Medicine and Public Health Preparedness</w:t>
      </w:r>
      <w:r w:rsidRPr="00673986">
        <w:rPr>
          <w:noProof/>
        </w:rPr>
        <w:t xml:space="preserve">. 2021;15(5):557-562. </w:t>
      </w:r>
    </w:p>
    <w:p w14:paraId="5E340582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6.</w:t>
      </w:r>
      <w:r w:rsidRPr="00673986">
        <w:rPr>
          <w:noProof/>
        </w:rPr>
        <w:tab/>
        <w:t xml:space="preserve">Adelaine SA, Shoaf K, Harvey C. An assessment of collaboration and disasters: a hospital perspective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16;31(2):121-125. </w:t>
      </w:r>
    </w:p>
    <w:p w14:paraId="5D43BD27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7.</w:t>
      </w:r>
      <w:r w:rsidRPr="00673986">
        <w:rPr>
          <w:noProof/>
        </w:rPr>
        <w:tab/>
        <w:t xml:space="preserve">Adini B, Aharonson-Daniel L, Israeli A. Load index model: An advanced tool to support decision making during mass-casualty incidents. </w:t>
      </w:r>
      <w:r w:rsidRPr="00673986">
        <w:rPr>
          <w:i/>
          <w:noProof/>
        </w:rPr>
        <w:t>Journal of Trauma and Acute Care Surgery</w:t>
      </w:r>
      <w:r w:rsidRPr="00673986">
        <w:rPr>
          <w:noProof/>
        </w:rPr>
        <w:t xml:space="preserve">. 2015;78(3):622-627. </w:t>
      </w:r>
    </w:p>
    <w:p w14:paraId="792F940C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8.</w:t>
      </w:r>
      <w:r w:rsidRPr="00673986">
        <w:rPr>
          <w:noProof/>
        </w:rPr>
        <w:tab/>
        <w:t xml:space="preserve">Adini B, Bodas M, Nilsson H, Peleg K. Policies for managing emergency medical services in mass casualty incidents. </w:t>
      </w:r>
      <w:r w:rsidRPr="00673986">
        <w:rPr>
          <w:i/>
          <w:noProof/>
        </w:rPr>
        <w:t>Injury</w:t>
      </w:r>
      <w:r w:rsidRPr="00673986">
        <w:rPr>
          <w:noProof/>
        </w:rPr>
        <w:t xml:space="preserve">. 2017;48(9):1878-1883. </w:t>
      </w:r>
    </w:p>
    <w:p w14:paraId="51202D86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9.</w:t>
      </w:r>
      <w:r w:rsidRPr="00673986">
        <w:rPr>
          <w:noProof/>
        </w:rPr>
        <w:tab/>
        <w:t xml:space="preserve">Adini B, Cohen R, Glassberg E, et al. Reconsidering policy of casualty evacuation in a remote mass-casualty incident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14;29(1):91-95. </w:t>
      </w:r>
    </w:p>
    <w:p w14:paraId="2D1A7EDE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0.</w:t>
      </w:r>
      <w:r w:rsidRPr="00673986">
        <w:rPr>
          <w:noProof/>
        </w:rPr>
        <w:tab/>
        <w:t xml:space="preserve">AKBARI FA, BAHRAMI M, AEIN F. Iranian Nurses’ Experience of Management Competences in Disaster Response: A Qualitative Study. </w:t>
      </w:r>
      <w:r w:rsidRPr="00673986">
        <w:rPr>
          <w:i/>
          <w:noProof/>
        </w:rPr>
        <w:t>Pakistan Journal of Medical &amp; Health Sciences</w:t>
      </w:r>
      <w:r w:rsidRPr="00673986">
        <w:rPr>
          <w:noProof/>
        </w:rPr>
        <w:t xml:space="preserve">. 2018;12(4):1799-1803. </w:t>
      </w:r>
    </w:p>
    <w:p w14:paraId="53D756DC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1.</w:t>
      </w:r>
      <w:r w:rsidRPr="00673986">
        <w:rPr>
          <w:noProof/>
        </w:rPr>
        <w:tab/>
        <w:t xml:space="preserve">Albanese J, Burich D, Smith D, Hayes L, Paturas J, Tomassoni A. Clinical guidelines for responding to chemical, biological, radiological, nuclear and trauma/burn mass casualty incidents: Quick reference guides for emergency department staff. </w:t>
      </w:r>
      <w:r w:rsidRPr="00673986">
        <w:rPr>
          <w:i/>
          <w:noProof/>
        </w:rPr>
        <w:t>Journal of Business Continuity &amp; Emergency Planning</w:t>
      </w:r>
      <w:r w:rsidRPr="00673986">
        <w:rPr>
          <w:noProof/>
        </w:rPr>
        <w:t xml:space="preserve">. 2014;8(2):122-133. </w:t>
      </w:r>
    </w:p>
    <w:p w14:paraId="3F4EAA0F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2.</w:t>
      </w:r>
      <w:r w:rsidRPr="00673986">
        <w:rPr>
          <w:noProof/>
        </w:rPr>
        <w:tab/>
        <w:t>Albores P, Shaw D. Responding to terrorist attacks and natural disasters: a case study using simulation. IEEE; 2005:9 pp.</w:t>
      </w:r>
    </w:p>
    <w:p w14:paraId="5493071B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3.</w:t>
      </w:r>
      <w:r w:rsidRPr="00673986">
        <w:rPr>
          <w:noProof/>
        </w:rPr>
        <w:tab/>
        <w:t xml:space="preserve">Albores P, Shaw D. Government preparedness: Using simulation to prepare for a terrorist attack. </w:t>
      </w:r>
      <w:r w:rsidRPr="00673986">
        <w:rPr>
          <w:i/>
          <w:noProof/>
        </w:rPr>
        <w:t>Computers &amp; Operations Research</w:t>
      </w:r>
      <w:r w:rsidRPr="00673986">
        <w:rPr>
          <w:noProof/>
        </w:rPr>
        <w:t xml:space="preserve">. 2008;35(6):1924-1943. </w:t>
      </w:r>
    </w:p>
    <w:p w14:paraId="34FA1FDD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4.</w:t>
      </w:r>
      <w:r w:rsidRPr="00673986">
        <w:rPr>
          <w:noProof/>
        </w:rPr>
        <w:tab/>
        <w:t xml:space="preserve">Alexander DE. Evaluation of civil protection programmes, with a case study from Mexico. </w:t>
      </w:r>
      <w:r w:rsidRPr="00673986">
        <w:rPr>
          <w:i/>
          <w:noProof/>
        </w:rPr>
        <w:t>Disaster Prevention and Management</w:t>
      </w:r>
      <w:r w:rsidRPr="00673986">
        <w:rPr>
          <w:noProof/>
        </w:rPr>
        <w:t>. 2015;</w:t>
      </w:r>
    </w:p>
    <w:p w14:paraId="2C5654C7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5.</w:t>
      </w:r>
      <w:r w:rsidRPr="00673986">
        <w:rPr>
          <w:noProof/>
        </w:rPr>
        <w:tab/>
        <w:t xml:space="preserve">Aliyu A. Management of disasters and complex emergencies in Africa: The challenges and constraints. </w:t>
      </w:r>
      <w:r w:rsidRPr="00673986">
        <w:rPr>
          <w:i/>
          <w:noProof/>
        </w:rPr>
        <w:t>Annals of African Medicine</w:t>
      </w:r>
      <w:r w:rsidRPr="00673986">
        <w:rPr>
          <w:noProof/>
        </w:rPr>
        <w:t xml:space="preserve">. 2015;14(3):123. </w:t>
      </w:r>
    </w:p>
    <w:p w14:paraId="03A28B39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6.</w:t>
      </w:r>
      <w:r w:rsidRPr="00673986">
        <w:rPr>
          <w:noProof/>
        </w:rPr>
        <w:tab/>
        <w:t xml:space="preserve">Allen GM, Parrillo SJ, Will J, Mohr JA. Principles of disaster planning for the pediatric population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07;22(6):537-540. </w:t>
      </w:r>
    </w:p>
    <w:p w14:paraId="27E1B565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7.</w:t>
      </w:r>
      <w:r w:rsidRPr="00673986">
        <w:rPr>
          <w:noProof/>
        </w:rPr>
        <w:tab/>
        <w:t xml:space="preserve">Almogy G, Rivkind AI. Surgical lessons learned from suicide bombing attacks. </w:t>
      </w:r>
      <w:r w:rsidRPr="00673986">
        <w:rPr>
          <w:i/>
          <w:noProof/>
        </w:rPr>
        <w:t>Journal of the American College of Surgeons</w:t>
      </w:r>
      <w:r w:rsidRPr="00673986">
        <w:rPr>
          <w:noProof/>
        </w:rPr>
        <w:t xml:space="preserve">. 2006;202(2):313-319. </w:t>
      </w:r>
    </w:p>
    <w:p w14:paraId="2199DF6C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8.</w:t>
      </w:r>
      <w:r w:rsidRPr="00673986">
        <w:rPr>
          <w:noProof/>
        </w:rPr>
        <w:tab/>
        <w:t xml:space="preserve">Al-Shamsi M, Moitinho de Almeida M, Nyanchoka L, Guha-Sapir D, Jennes S. Assessment of the capacity and capability of burn centers to respond to burn disasters in Belgium: a mixed-method study. </w:t>
      </w:r>
      <w:r w:rsidRPr="00673986">
        <w:rPr>
          <w:i/>
          <w:noProof/>
        </w:rPr>
        <w:t>Journal of Burn Care &amp; Research</w:t>
      </w:r>
      <w:r w:rsidRPr="00673986">
        <w:rPr>
          <w:noProof/>
        </w:rPr>
        <w:t xml:space="preserve">. 2019;40(6):869-877. </w:t>
      </w:r>
    </w:p>
    <w:p w14:paraId="06777792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9.</w:t>
      </w:r>
      <w:r w:rsidRPr="00673986">
        <w:rPr>
          <w:noProof/>
        </w:rPr>
        <w:tab/>
        <w:t xml:space="preserve">Andrulis DP, Siddiqui NJ, Gantner JL. Preparing racially and ethnically diverse communities for public health emergencies. </w:t>
      </w:r>
      <w:r w:rsidRPr="00673986">
        <w:rPr>
          <w:i/>
          <w:noProof/>
        </w:rPr>
        <w:t>Health Affairs</w:t>
      </w:r>
      <w:r w:rsidRPr="00673986">
        <w:rPr>
          <w:noProof/>
        </w:rPr>
        <w:t xml:space="preserve">. 2007;26(5):1269-1279. </w:t>
      </w:r>
    </w:p>
    <w:p w14:paraId="34226E5F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20.</w:t>
      </w:r>
      <w:r w:rsidRPr="00673986">
        <w:rPr>
          <w:noProof/>
        </w:rPr>
        <w:tab/>
        <w:t xml:space="preserve">Ashkenazi I, Kessel B, Olsha O, et al. Defining the problem, main objective, and strategies of medical management in mass-casualty incidents caused by terrorist events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08;23(1):82-89. </w:t>
      </w:r>
    </w:p>
    <w:p w14:paraId="7427D6C8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21.</w:t>
      </w:r>
      <w:r w:rsidRPr="00673986">
        <w:rPr>
          <w:noProof/>
        </w:rPr>
        <w:tab/>
        <w:t xml:space="preserve">Ashkenazi I, Olsha O, Schecter WP, Kessel B, Khashan T, Alfici R. Inadequate mass-casualty knowledge base adversely affects treatment decisions by trauma care providers: survey on hospital response following a terrorist bombing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09;24(4):342-347. </w:t>
      </w:r>
    </w:p>
    <w:p w14:paraId="0895F0D2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lastRenderedPageBreak/>
        <w:t>22.</w:t>
      </w:r>
      <w:r w:rsidRPr="00673986">
        <w:rPr>
          <w:noProof/>
        </w:rPr>
        <w:tab/>
        <w:t xml:space="preserve">Assa A, Landau D-A, Barenboim E, Goldstein L. Role of air-medical evacuation in mass-casualty incidents—a train collision experience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09;24(3):271-276. </w:t>
      </w:r>
    </w:p>
    <w:p w14:paraId="0EEE62BC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23.</w:t>
      </w:r>
      <w:r w:rsidRPr="00673986">
        <w:rPr>
          <w:noProof/>
        </w:rPr>
        <w:tab/>
        <w:t xml:space="preserve">Aten JD, Leavell K, Gonzalez R, Luke T, Defee J, Harrison K. Everyday technologies for extraordinary circumstances: Possibilities for enhancing disaster communication. </w:t>
      </w:r>
      <w:r w:rsidRPr="00673986">
        <w:rPr>
          <w:i/>
          <w:noProof/>
        </w:rPr>
        <w:t>Psychological Trauma: Theory, Research, Practice, and Policy</w:t>
      </w:r>
      <w:r w:rsidRPr="00673986">
        <w:rPr>
          <w:noProof/>
        </w:rPr>
        <w:t xml:space="preserve">. 2011;3(1):16. </w:t>
      </w:r>
    </w:p>
    <w:p w14:paraId="217F6B22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24.</w:t>
      </w:r>
      <w:r w:rsidRPr="00673986">
        <w:rPr>
          <w:noProof/>
        </w:rPr>
        <w:tab/>
        <w:t xml:space="preserve">Autrey AW, Hick JL, Bramer K, Berndt J, Bundt J. 3 Echo: concept of operations for early care and evacuation of victims of mass violence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14;29(4):421-428. </w:t>
      </w:r>
    </w:p>
    <w:p w14:paraId="49D7CCCA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25.</w:t>
      </w:r>
      <w:r w:rsidRPr="00673986">
        <w:rPr>
          <w:noProof/>
        </w:rPr>
        <w:tab/>
        <w:t xml:space="preserve">Avidan V, Hersch M, Spira RM, Einav S, Goldberg S, Schecter W. Civilian hospital response to a mass casualty event: the role of the intensive care unit. </w:t>
      </w:r>
      <w:r w:rsidRPr="00673986">
        <w:rPr>
          <w:i/>
          <w:noProof/>
        </w:rPr>
        <w:t>Journal of Trauma and Acute Care Surgery</w:t>
      </w:r>
      <w:r w:rsidRPr="00673986">
        <w:rPr>
          <w:noProof/>
        </w:rPr>
        <w:t xml:space="preserve">. 2007;62(5):1234-1239. </w:t>
      </w:r>
    </w:p>
    <w:p w14:paraId="58B577B9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26.</w:t>
      </w:r>
      <w:r w:rsidRPr="00673986">
        <w:rPr>
          <w:noProof/>
        </w:rPr>
        <w:tab/>
        <w:t xml:space="preserve">Avitzour M, Libergal M, Assaf J, et al. A multicasualty event: out‐of‐hospital and in‐hospital organizational aspects. </w:t>
      </w:r>
      <w:r w:rsidRPr="00673986">
        <w:rPr>
          <w:i/>
          <w:noProof/>
        </w:rPr>
        <w:t>Academic Emergency Medicine</w:t>
      </w:r>
      <w:r w:rsidRPr="00673986">
        <w:rPr>
          <w:noProof/>
        </w:rPr>
        <w:t xml:space="preserve">. 2004;11(10):1102-1104. </w:t>
      </w:r>
    </w:p>
    <w:p w14:paraId="2E58C1B9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27.</w:t>
      </w:r>
      <w:r w:rsidRPr="00673986">
        <w:rPr>
          <w:noProof/>
        </w:rPr>
        <w:tab/>
        <w:t>Bacis G. Hazmat Disasters-Prevention, Planning, Training. Taylor and Francis Ltd.; 2010:244-245.</w:t>
      </w:r>
    </w:p>
    <w:p w14:paraId="66C219ED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28.</w:t>
      </w:r>
      <w:r w:rsidRPr="00673986">
        <w:rPr>
          <w:noProof/>
        </w:rPr>
        <w:tab/>
        <w:t xml:space="preserve">Baker MS. Creating order from chaos: part II: tactical planning for mass casualty and disaster response at definitive care facilities. </w:t>
      </w:r>
      <w:r w:rsidRPr="00673986">
        <w:rPr>
          <w:i/>
          <w:noProof/>
        </w:rPr>
        <w:t>Military Medicine</w:t>
      </w:r>
      <w:r w:rsidRPr="00673986">
        <w:rPr>
          <w:noProof/>
        </w:rPr>
        <w:t xml:space="preserve">. 2007;172(3):237-243. </w:t>
      </w:r>
    </w:p>
    <w:p w14:paraId="0937768D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29.</w:t>
      </w:r>
      <w:r w:rsidRPr="00673986">
        <w:rPr>
          <w:noProof/>
        </w:rPr>
        <w:tab/>
        <w:t xml:space="preserve">Balasegaram S, Kar-Purkayastha I, Bussell M, et al. How to deploy online guidance during a major incident. </w:t>
      </w:r>
      <w:r w:rsidRPr="00673986">
        <w:rPr>
          <w:i/>
          <w:noProof/>
        </w:rPr>
        <w:t>Journal of Business Continuity &amp; Emergency Planning</w:t>
      </w:r>
      <w:r w:rsidRPr="00673986">
        <w:rPr>
          <w:noProof/>
        </w:rPr>
        <w:t xml:space="preserve">. 2011;5(3):257-266. </w:t>
      </w:r>
    </w:p>
    <w:p w14:paraId="34E0EB35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30.</w:t>
      </w:r>
      <w:r w:rsidRPr="00673986">
        <w:rPr>
          <w:noProof/>
        </w:rPr>
        <w:tab/>
        <w:t xml:space="preserve">Baldwin A, Wilson L. Allied health disaster volunteering. </w:t>
      </w:r>
      <w:r w:rsidRPr="00673986">
        <w:rPr>
          <w:i/>
          <w:noProof/>
        </w:rPr>
        <w:t>Journal of Allied Health</w:t>
      </w:r>
      <w:r w:rsidRPr="00673986">
        <w:rPr>
          <w:noProof/>
        </w:rPr>
        <w:t xml:space="preserve">. 2008;37(4):236-241. </w:t>
      </w:r>
    </w:p>
    <w:p w14:paraId="455DEECC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31.</w:t>
      </w:r>
      <w:r w:rsidRPr="00673986">
        <w:rPr>
          <w:noProof/>
        </w:rPr>
        <w:tab/>
        <w:t xml:space="preserve">Bayram JD, Zuabi S, Subbarao I. Disaster metrics: quantitative benchmarking of hospital surge capacity in trauma-related multiple casualty events. </w:t>
      </w:r>
      <w:r w:rsidRPr="00673986">
        <w:rPr>
          <w:i/>
          <w:noProof/>
        </w:rPr>
        <w:t>Disaster Medicine and Public health Preparedness</w:t>
      </w:r>
      <w:r w:rsidRPr="00673986">
        <w:rPr>
          <w:noProof/>
        </w:rPr>
        <w:t xml:space="preserve">. 2011;5(2):117-124. </w:t>
      </w:r>
    </w:p>
    <w:p w14:paraId="6D7F23CB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32.</w:t>
      </w:r>
      <w:r w:rsidRPr="00673986">
        <w:rPr>
          <w:noProof/>
        </w:rPr>
        <w:tab/>
        <w:t xml:space="preserve">Berger FH, Körner M, Bernstein MP, et al. Emergency imaging after a mass casualty incident: role of the radiology department during training for and activation of a disaster management plan. </w:t>
      </w:r>
      <w:r w:rsidRPr="00673986">
        <w:rPr>
          <w:i/>
          <w:noProof/>
        </w:rPr>
        <w:t>The British Journal of Radiology</w:t>
      </w:r>
      <w:r w:rsidRPr="00673986">
        <w:rPr>
          <w:noProof/>
        </w:rPr>
        <w:t xml:space="preserve">. 2016;89(1061):20150984. </w:t>
      </w:r>
    </w:p>
    <w:p w14:paraId="144E683C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33.</w:t>
      </w:r>
      <w:r w:rsidRPr="00673986">
        <w:rPr>
          <w:noProof/>
        </w:rPr>
        <w:tab/>
        <w:t xml:space="preserve">Bernardo LM, Veenema TG. Pediatric emergency preparedness for mass gatherings and special events. </w:t>
      </w:r>
      <w:r w:rsidRPr="00673986">
        <w:rPr>
          <w:i/>
          <w:noProof/>
        </w:rPr>
        <w:t>Disaster Management &amp; Response</w:t>
      </w:r>
      <w:r w:rsidRPr="00673986">
        <w:rPr>
          <w:noProof/>
        </w:rPr>
        <w:t xml:space="preserve">. 2004;2(4):118-122. </w:t>
      </w:r>
    </w:p>
    <w:p w14:paraId="543787B1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34.</w:t>
      </w:r>
      <w:r w:rsidRPr="00673986">
        <w:rPr>
          <w:noProof/>
        </w:rPr>
        <w:tab/>
        <w:t xml:space="preserve">Biddinger PD, Baggish A, Harrington L, et al. Be prepared—the Boston Marathon and mass-casualty events. </w:t>
      </w:r>
      <w:r w:rsidRPr="00673986">
        <w:rPr>
          <w:i/>
          <w:noProof/>
        </w:rPr>
        <w:t>New England Journal of Medicine</w:t>
      </w:r>
      <w:r w:rsidRPr="00673986">
        <w:rPr>
          <w:noProof/>
        </w:rPr>
        <w:t xml:space="preserve">. 2013;368(21):1958-1960. </w:t>
      </w:r>
    </w:p>
    <w:p w14:paraId="2900A8F3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35.</w:t>
      </w:r>
      <w:r w:rsidRPr="00673986">
        <w:rPr>
          <w:noProof/>
        </w:rPr>
        <w:tab/>
        <w:t xml:space="preserve">Biddinger PD, Cadigan RO, Auerbach BS, et al. On Linkages Using Exercises to Identify Systems-Level Preparedness Challenges. </w:t>
      </w:r>
      <w:r w:rsidRPr="00673986">
        <w:rPr>
          <w:i/>
          <w:noProof/>
        </w:rPr>
        <w:t>Public Health Reports</w:t>
      </w:r>
      <w:r w:rsidRPr="00673986">
        <w:rPr>
          <w:noProof/>
        </w:rPr>
        <w:t xml:space="preserve">. 2008;123(1):96-101. </w:t>
      </w:r>
    </w:p>
    <w:p w14:paraId="18ADF683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36.</w:t>
      </w:r>
      <w:r w:rsidRPr="00673986">
        <w:rPr>
          <w:noProof/>
        </w:rPr>
        <w:tab/>
        <w:t xml:space="preserve">Biddinger PD, Reisman D, Seger RF, et al. Current emergency preparedness resources and capabilities among academic health systems in the United States. </w:t>
      </w:r>
      <w:r w:rsidRPr="00673986">
        <w:rPr>
          <w:i/>
          <w:noProof/>
        </w:rPr>
        <w:t>Disaster Medicine and Public Health Preparedness</w:t>
      </w:r>
      <w:r w:rsidRPr="00673986">
        <w:rPr>
          <w:noProof/>
        </w:rPr>
        <w:t xml:space="preserve">. 2018;12(5):574-577. </w:t>
      </w:r>
    </w:p>
    <w:p w14:paraId="202035A8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37.</w:t>
      </w:r>
      <w:r w:rsidRPr="00673986">
        <w:rPr>
          <w:noProof/>
        </w:rPr>
        <w:tab/>
        <w:t xml:space="preserve">Bloch YH, Leiba A, Veaacnin N, et al. Managing mild casualties in mass-casualty incidents: lessons learned from an aborted terrorist attack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07;22(3):181-185. </w:t>
      </w:r>
    </w:p>
    <w:p w14:paraId="233FBA03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38.</w:t>
      </w:r>
      <w:r w:rsidRPr="00673986">
        <w:rPr>
          <w:noProof/>
        </w:rPr>
        <w:tab/>
        <w:t xml:space="preserve">Bloch YH, Schwartz D, Pinkert M, et al. Distribution of casualties in a mass-casualty incident with three local hospitals in the periphery of a densely populated area: lessons learned from the medical management of a terrorist attack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07;22(3):186-192. </w:t>
      </w:r>
    </w:p>
    <w:p w14:paraId="703EDAFC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39.</w:t>
      </w:r>
      <w:r w:rsidRPr="00673986">
        <w:rPr>
          <w:noProof/>
        </w:rPr>
        <w:tab/>
        <w:t xml:space="preserve">Bolduc C, Maghraby N, Fok P, Homier V. Comparison of electronic versus manual mass-casualty incident triage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18;33(3):273-278. </w:t>
      </w:r>
    </w:p>
    <w:p w14:paraId="33815C61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lastRenderedPageBreak/>
        <w:t>40.</w:t>
      </w:r>
      <w:r w:rsidRPr="00673986">
        <w:rPr>
          <w:noProof/>
        </w:rPr>
        <w:tab/>
        <w:t xml:space="preserve">Bond WF, Subbarao I, Kimmel SR, et al. Testing the use of symptom-based terrorism triage algorithms with hospital-based providers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08;23(3):234-241. </w:t>
      </w:r>
    </w:p>
    <w:p w14:paraId="14434395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41.</w:t>
      </w:r>
      <w:r w:rsidRPr="00673986">
        <w:rPr>
          <w:noProof/>
        </w:rPr>
        <w:tab/>
        <w:t xml:space="preserve">Bookman K, Zane R. Expedited electronic entry: a new way to manage mass-casualty radiology order workflow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13;28(4):391-392. </w:t>
      </w:r>
    </w:p>
    <w:p w14:paraId="7838129D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42.</w:t>
      </w:r>
      <w:r w:rsidRPr="00673986">
        <w:rPr>
          <w:noProof/>
        </w:rPr>
        <w:tab/>
        <w:t xml:space="preserve">Born CT, Briggs SM, Ciraulo DL, et al. Disasters and mass casualties: I. General principles of response and management. </w:t>
      </w:r>
      <w:r w:rsidRPr="00673986">
        <w:rPr>
          <w:i/>
          <w:noProof/>
        </w:rPr>
        <w:t>JAAOS-Journal of the American Academy of Orthopaedic Surgeons</w:t>
      </w:r>
      <w:r w:rsidRPr="00673986">
        <w:rPr>
          <w:noProof/>
        </w:rPr>
        <w:t xml:space="preserve">. 2007;15(7):388-396. </w:t>
      </w:r>
    </w:p>
    <w:p w14:paraId="43C5749E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43.</w:t>
      </w:r>
      <w:r w:rsidRPr="00673986">
        <w:rPr>
          <w:noProof/>
        </w:rPr>
        <w:tab/>
        <w:t xml:space="preserve">Born CT, Briggs SM, Ciraulo DL, et al. Disasters and mass casualties: II. Explosive, biologic, chemical, and nuclear agents. </w:t>
      </w:r>
      <w:r w:rsidRPr="00673986">
        <w:rPr>
          <w:i/>
          <w:noProof/>
        </w:rPr>
        <w:t>JAAOS-Journal of the American Academy of Orthopaedic Surgeons</w:t>
      </w:r>
      <w:r w:rsidRPr="00673986">
        <w:rPr>
          <w:noProof/>
        </w:rPr>
        <w:t xml:space="preserve">. 2007;15(8):461-473. </w:t>
      </w:r>
    </w:p>
    <w:p w14:paraId="6EC8B588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44.</w:t>
      </w:r>
      <w:r w:rsidRPr="00673986">
        <w:rPr>
          <w:noProof/>
        </w:rPr>
        <w:tab/>
        <w:t xml:space="preserve">Bradt DA. Site management of health issues in the 2001 World Trade Center disaster. </w:t>
      </w:r>
      <w:r w:rsidRPr="00673986">
        <w:rPr>
          <w:i/>
          <w:noProof/>
        </w:rPr>
        <w:t>Academic Emergency Medicine</w:t>
      </w:r>
      <w:r w:rsidRPr="00673986">
        <w:rPr>
          <w:noProof/>
        </w:rPr>
        <w:t xml:space="preserve">. 2003;10(6):650-660. </w:t>
      </w:r>
    </w:p>
    <w:p w14:paraId="14BB1DAB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45.</w:t>
      </w:r>
      <w:r w:rsidRPr="00673986">
        <w:rPr>
          <w:noProof/>
        </w:rPr>
        <w:tab/>
        <w:t xml:space="preserve">Branas CC, Sing RF, Perron AD. A case series analysis of mass casualty incidents. . </w:t>
      </w:r>
      <w:r w:rsidRPr="00673986">
        <w:rPr>
          <w:i/>
          <w:noProof/>
        </w:rPr>
        <w:t>Prehospital Emergency Care</w:t>
      </w:r>
      <w:r w:rsidRPr="00673986">
        <w:rPr>
          <w:noProof/>
        </w:rPr>
        <w:t xml:space="preserve">. 2000;4(4):299-304. </w:t>
      </w:r>
    </w:p>
    <w:p w14:paraId="39DF46C9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46.</w:t>
      </w:r>
      <w:r w:rsidRPr="00673986">
        <w:rPr>
          <w:noProof/>
        </w:rPr>
        <w:tab/>
        <w:t xml:space="preserve">Brandenburg MA, Arneson WL. Pediatric disaster response in developed countries: ten guiding principles. </w:t>
      </w:r>
      <w:r w:rsidRPr="00673986">
        <w:rPr>
          <w:i/>
          <w:noProof/>
        </w:rPr>
        <w:t>Am J Disaster Med</w:t>
      </w:r>
      <w:r w:rsidRPr="00673986">
        <w:rPr>
          <w:noProof/>
        </w:rPr>
        <w:t xml:space="preserve">. 2007;2(3):151-162. </w:t>
      </w:r>
    </w:p>
    <w:p w14:paraId="6B9434AA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47.</w:t>
      </w:r>
      <w:r w:rsidRPr="00673986">
        <w:rPr>
          <w:noProof/>
        </w:rPr>
        <w:tab/>
        <w:t xml:space="preserve">Brands CK, Hernandez RG, Stenberg A, et al. Complete self-sufficiency planning: designing and building disaster-ready hospitals. </w:t>
      </w:r>
      <w:r w:rsidRPr="00673986">
        <w:rPr>
          <w:i/>
          <w:noProof/>
        </w:rPr>
        <w:t>Southern Medical Journal</w:t>
      </w:r>
      <w:r w:rsidRPr="00673986">
        <w:rPr>
          <w:noProof/>
        </w:rPr>
        <w:t xml:space="preserve">. 2013;106(1):63-68. </w:t>
      </w:r>
    </w:p>
    <w:p w14:paraId="63CAF945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48.</w:t>
      </w:r>
      <w:r w:rsidRPr="00673986">
        <w:rPr>
          <w:noProof/>
        </w:rPr>
        <w:tab/>
        <w:t xml:space="preserve">Broeze CL, Falder S, Rea S, Wood F. Burn disasters—an audit of the literature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10;25(6):555-579. </w:t>
      </w:r>
    </w:p>
    <w:p w14:paraId="62302172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49.</w:t>
      </w:r>
      <w:r w:rsidRPr="00673986">
        <w:rPr>
          <w:noProof/>
        </w:rPr>
        <w:tab/>
        <w:t xml:space="preserve">Brown M, Beatty J, O'keefe S, et al. Planning for hospital emergency mass-casualty decontamination by the US Department of Veterans Affairs. </w:t>
      </w:r>
      <w:r w:rsidRPr="00673986">
        <w:rPr>
          <w:i/>
          <w:noProof/>
        </w:rPr>
        <w:t>Disaster Management &amp; Response</w:t>
      </w:r>
      <w:r w:rsidRPr="00673986">
        <w:rPr>
          <w:noProof/>
        </w:rPr>
        <w:t xml:space="preserve">. 2004;2(3):75-80. </w:t>
      </w:r>
    </w:p>
    <w:p w14:paraId="15E91244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50.</w:t>
      </w:r>
      <w:r w:rsidRPr="00673986">
        <w:rPr>
          <w:noProof/>
        </w:rPr>
        <w:tab/>
        <w:t xml:space="preserve">Brunner J, Rocha TC, Chudgar AA, et al. The Boston Marathon bombing: after-action review of the Brigham and Women’s Hospital emergency radiology response. </w:t>
      </w:r>
      <w:r w:rsidRPr="00673986">
        <w:rPr>
          <w:i/>
          <w:noProof/>
        </w:rPr>
        <w:t>Radiology</w:t>
      </w:r>
      <w:r w:rsidRPr="00673986">
        <w:rPr>
          <w:noProof/>
        </w:rPr>
        <w:t xml:space="preserve">. 2014;273(1):78-87. </w:t>
      </w:r>
    </w:p>
    <w:p w14:paraId="7B07E58A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51.</w:t>
      </w:r>
      <w:r w:rsidRPr="00673986">
        <w:rPr>
          <w:noProof/>
        </w:rPr>
        <w:tab/>
        <w:t xml:space="preserve">Bukowski K. Emergency operations plan: involving security in an emergency situation. </w:t>
      </w:r>
      <w:r w:rsidRPr="00673986">
        <w:rPr>
          <w:i/>
          <w:noProof/>
        </w:rPr>
        <w:t>Journal of Healthcare Protection Management: Publication of the International Association for Hospital Security</w:t>
      </w:r>
      <w:r w:rsidRPr="00673986">
        <w:rPr>
          <w:noProof/>
        </w:rPr>
        <w:t xml:space="preserve">. 2017;33(1):82-88. </w:t>
      </w:r>
    </w:p>
    <w:p w14:paraId="2BEAC308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52.</w:t>
      </w:r>
      <w:r w:rsidRPr="00673986">
        <w:rPr>
          <w:noProof/>
        </w:rPr>
        <w:tab/>
        <w:t xml:space="preserve">Bulson J, Bulson TC, KS VG. Hospital-based special needs patient decontamination: lessons from the shower. </w:t>
      </w:r>
      <w:r w:rsidRPr="00673986">
        <w:rPr>
          <w:i/>
          <w:noProof/>
        </w:rPr>
        <w:t>American Journal of Disaster Medicine</w:t>
      </w:r>
      <w:r w:rsidRPr="00673986">
        <w:rPr>
          <w:noProof/>
        </w:rPr>
        <w:t xml:space="preserve">. 2010;5(6):353-360. </w:t>
      </w:r>
    </w:p>
    <w:p w14:paraId="4802700F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53.</w:t>
      </w:r>
      <w:r w:rsidRPr="00673986">
        <w:rPr>
          <w:noProof/>
        </w:rPr>
        <w:tab/>
        <w:t xml:space="preserve">Burgess JL, Kovalchick DF, Harter L, Kyes KB, Lymp JF, Brodkin CA. Hazardous materials events: evaluation of transport to health care facility and evacuation decisions. </w:t>
      </w:r>
      <w:r w:rsidRPr="00673986">
        <w:rPr>
          <w:i/>
          <w:noProof/>
        </w:rPr>
        <w:t>The American Journal of Emergency Medicine</w:t>
      </w:r>
      <w:r w:rsidRPr="00673986">
        <w:rPr>
          <w:noProof/>
        </w:rPr>
        <w:t xml:space="preserve">. 2001;19(2):99-105. </w:t>
      </w:r>
    </w:p>
    <w:p w14:paraId="13FAEC86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54.</w:t>
      </w:r>
      <w:r w:rsidRPr="00673986">
        <w:rPr>
          <w:noProof/>
        </w:rPr>
        <w:tab/>
        <w:t>Burke RV, Iverson E, Goodhue CJ, Neches R, Upperman JS. Disaster and mass casualty events in the pediatric population. Elsevier; 2010:265-270.</w:t>
      </w:r>
    </w:p>
    <w:p w14:paraId="529D2510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55.</w:t>
      </w:r>
      <w:r w:rsidRPr="00673986">
        <w:rPr>
          <w:noProof/>
        </w:rPr>
        <w:tab/>
        <w:t xml:space="preserve">Callaway DW, Peabody CR, Hoffman A, et al. Disaster mobile health technology: lessons from Haiti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12;27(2):148-152. </w:t>
      </w:r>
    </w:p>
    <w:p w14:paraId="5A80EDEF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56.</w:t>
      </w:r>
      <w:r w:rsidRPr="00673986">
        <w:rPr>
          <w:noProof/>
        </w:rPr>
        <w:tab/>
        <w:t xml:space="preserve">Caramello V, Camerini O, Ricceri F, et al. Blood bank preparedness for mass casualty incidents and disasters: a pilot study in the Piedmont region, Italy. </w:t>
      </w:r>
      <w:r w:rsidRPr="00673986">
        <w:rPr>
          <w:i/>
          <w:noProof/>
        </w:rPr>
        <w:t>Vox Sanguinis</w:t>
      </w:r>
      <w:r w:rsidRPr="00673986">
        <w:rPr>
          <w:noProof/>
        </w:rPr>
        <w:t xml:space="preserve">. 2019;114(3):247-255. </w:t>
      </w:r>
    </w:p>
    <w:p w14:paraId="49A45B81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57.</w:t>
      </w:r>
      <w:r w:rsidRPr="00673986">
        <w:rPr>
          <w:noProof/>
        </w:rPr>
        <w:tab/>
        <w:t xml:space="preserve">Carley S, Mackway-Jones K, Randic L, Dunn K. Planning for major burns incidents by implementing an accelerated Delphi technique. </w:t>
      </w:r>
      <w:r w:rsidRPr="00673986">
        <w:rPr>
          <w:i/>
          <w:noProof/>
        </w:rPr>
        <w:t>Burns</w:t>
      </w:r>
      <w:r w:rsidRPr="00673986">
        <w:rPr>
          <w:noProof/>
        </w:rPr>
        <w:t xml:space="preserve">. 2002;28(5):413-418. </w:t>
      </w:r>
    </w:p>
    <w:p w14:paraId="5A7EAC8E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58.</w:t>
      </w:r>
      <w:r w:rsidRPr="00673986">
        <w:rPr>
          <w:noProof/>
        </w:rPr>
        <w:tab/>
        <w:t xml:space="preserve">Castle N. Triage and transport decisions after mass casualty incidents. </w:t>
      </w:r>
      <w:r w:rsidRPr="00673986">
        <w:rPr>
          <w:i/>
          <w:noProof/>
        </w:rPr>
        <w:t>Emergency Nurse</w:t>
      </w:r>
      <w:r w:rsidRPr="00673986">
        <w:rPr>
          <w:noProof/>
        </w:rPr>
        <w:t>. 2006;14(1)</w:t>
      </w:r>
    </w:p>
    <w:p w14:paraId="02140236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lastRenderedPageBreak/>
        <w:t>59.</w:t>
      </w:r>
      <w:r w:rsidRPr="00673986">
        <w:rPr>
          <w:noProof/>
        </w:rPr>
        <w:tab/>
        <w:t xml:space="preserve">Catlett CL, Jenkins JL, Millin MG. Role of emergency medical services in disaster response: resource document for the National Association of EMS Physicians position statement. </w:t>
      </w:r>
      <w:r w:rsidRPr="00673986">
        <w:rPr>
          <w:i/>
          <w:noProof/>
        </w:rPr>
        <w:t>Prehospital Emergency Care</w:t>
      </w:r>
      <w:r w:rsidRPr="00673986">
        <w:rPr>
          <w:noProof/>
        </w:rPr>
        <w:t xml:space="preserve">. 2011;15(3):420-425. </w:t>
      </w:r>
    </w:p>
    <w:p w14:paraId="6A4F19A7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60.</w:t>
      </w:r>
      <w:r w:rsidRPr="00673986">
        <w:rPr>
          <w:noProof/>
        </w:rPr>
        <w:tab/>
        <w:t xml:space="preserve">Challen K, Walter D. Major incident triage: comparative validation using data from 7th July bombings. </w:t>
      </w:r>
      <w:r w:rsidRPr="00673986">
        <w:rPr>
          <w:i/>
          <w:noProof/>
        </w:rPr>
        <w:t>Injury</w:t>
      </w:r>
      <w:r w:rsidRPr="00673986">
        <w:rPr>
          <w:noProof/>
        </w:rPr>
        <w:t xml:space="preserve">. 2013;44(5):629-633. </w:t>
      </w:r>
    </w:p>
    <w:p w14:paraId="726EBF74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61.</w:t>
      </w:r>
      <w:r w:rsidRPr="00673986">
        <w:rPr>
          <w:noProof/>
        </w:rPr>
        <w:tab/>
        <w:t xml:space="preserve">Cha M-i, Kim G-W, Kim C-H, et al. A study on the disaster medical response during the Mauna Ocean resort gymnasium collapse. </w:t>
      </w:r>
      <w:r w:rsidRPr="00673986">
        <w:rPr>
          <w:i/>
          <w:noProof/>
        </w:rPr>
        <w:t>Journal of the Korean Society of Emergency Medicine</w:t>
      </w:r>
      <w:r w:rsidRPr="00673986">
        <w:rPr>
          <w:noProof/>
        </w:rPr>
        <w:t xml:space="preserve">. 2017:97-108. </w:t>
      </w:r>
    </w:p>
    <w:p w14:paraId="7D30FCD8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62.</w:t>
      </w:r>
      <w:r w:rsidRPr="00673986">
        <w:rPr>
          <w:noProof/>
        </w:rPr>
        <w:tab/>
        <w:t xml:space="preserve">Chang BP, Vacanti JC, Michaud Y, Flanagan H, Urman RD. Emotional intelligence in the operating room: analysis from the Boston Marathon bombing. </w:t>
      </w:r>
      <w:r w:rsidRPr="00673986">
        <w:rPr>
          <w:i/>
          <w:noProof/>
        </w:rPr>
        <w:t>American Journal of Disaster Medicine</w:t>
      </w:r>
      <w:r w:rsidRPr="00673986">
        <w:rPr>
          <w:noProof/>
        </w:rPr>
        <w:t xml:space="preserve">. 2014;9(2):77-85. </w:t>
      </w:r>
    </w:p>
    <w:p w14:paraId="31484C86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63.</w:t>
      </w:r>
      <w:r w:rsidRPr="00673986">
        <w:rPr>
          <w:noProof/>
        </w:rPr>
        <w:tab/>
        <w:t xml:space="preserve">Chilcott RP. Managing mass casualties and decontamination. </w:t>
      </w:r>
      <w:r w:rsidRPr="00673986">
        <w:rPr>
          <w:i/>
          <w:noProof/>
        </w:rPr>
        <w:t>Environment International</w:t>
      </w:r>
      <w:r w:rsidRPr="00673986">
        <w:rPr>
          <w:noProof/>
        </w:rPr>
        <w:t xml:space="preserve">. 2014;72:37-45. </w:t>
      </w:r>
    </w:p>
    <w:p w14:paraId="46449670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64.</w:t>
      </w:r>
      <w:r w:rsidRPr="00673986">
        <w:rPr>
          <w:noProof/>
        </w:rPr>
        <w:tab/>
        <w:t xml:space="preserve">Chilcott RP, Larner J, Durrant A, et al. Evaluation of US Federal Guidelines (Primary Response Incident Scene Management [PRISM]) for mass decontamination of casualties during the initial operational response to a chemical incident. </w:t>
      </w:r>
      <w:r w:rsidRPr="00673986">
        <w:rPr>
          <w:i/>
          <w:noProof/>
        </w:rPr>
        <w:t>Annals of Emergency Medicine</w:t>
      </w:r>
      <w:r w:rsidRPr="00673986">
        <w:rPr>
          <w:noProof/>
        </w:rPr>
        <w:t xml:space="preserve">. 2019;73(6):671-684. </w:t>
      </w:r>
    </w:p>
    <w:p w14:paraId="32E0DB85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65.</w:t>
      </w:r>
      <w:r w:rsidRPr="00673986">
        <w:rPr>
          <w:noProof/>
        </w:rPr>
        <w:tab/>
        <w:t xml:space="preserve">Chim H, Yew WS, Song C. Managing burn victims of suicide bombing attacks: outcomes, lessons learnt, and changes made from three attacks in Indonesia. </w:t>
      </w:r>
      <w:r w:rsidRPr="00673986">
        <w:rPr>
          <w:i/>
          <w:noProof/>
        </w:rPr>
        <w:t>Critical Care</w:t>
      </w:r>
      <w:r w:rsidRPr="00673986">
        <w:rPr>
          <w:noProof/>
        </w:rPr>
        <w:t xml:space="preserve">. 2007;11(1):1-9. </w:t>
      </w:r>
    </w:p>
    <w:p w14:paraId="7F637695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66.</w:t>
      </w:r>
      <w:r w:rsidRPr="00673986">
        <w:rPr>
          <w:noProof/>
        </w:rPr>
        <w:tab/>
        <w:t xml:space="preserve">Ching PE, Lazaro RT. Preparation, roles, and responsibilities of Filipino occupational therapists in disaster preparedness, response, and recovery. </w:t>
      </w:r>
      <w:r w:rsidRPr="00673986">
        <w:rPr>
          <w:i/>
          <w:noProof/>
        </w:rPr>
        <w:t>Disability and Rehabilitation</w:t>
      </w:r>
      <w:r w:rsidRPr="00673986">
        <w:rPr>
          <w:noProof/>
        </w:rPr>
        <w:t xml:space="preserve">. 2021;43(9):1333-1340. </w:t>
      </w:r>
    </w:p>
    <w:p w14:paraId="30DF2C99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67.</w:t>
      </w:r>
      <w:r w:rsidRPr="00673986">
        <w:rPr>
          <w:noProof/>
        </w:rPr>
        <w:tab/>
        <w:t xml:space="preserve">Christian MD, Sprung CL, King MA, et al. Triage: care of the critically ill and injured during pandemics and disasters: CHEST consensus statement. </w:t>
      </w:r>
      <w:r w:rsidRPr="00673986">
        <w:rPr>
          <w:i/>
          <w:noProof/>
        </w:rPr>
        <w:t>Chest</w:t>
      </w:r>
      <w:r w:rsidRPr="00673986">
        <w:rPr>
          <w:noProof/>
        </w:rPr>
        <w:t xml:space="preserve">. 2014;146(4):e61S-e74S. </w:t>
      </w:r>
    </w:p>
    <w:p w14:paraId="569432F9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68.</w:t>
      </w:r>
      <w:r w:rsidRPr="00673986">
        <w:rPr>
          <w:noProof/>
        </w:rPr>
        <w:tab/>
        <w:t xml:space="preserve">Claudius I, Kaji AH, Santillanes G, et al. Accuracy, efficiency, and inappropriate actions using JumpSTART triage in MCI simulations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15;30(5):457-460. </w:t>
      </w:r>
    </w:p>
    <w:p w14:paraId="62482680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69.</w:t>
      </w:r>
      <w:r w:rsidRPr="00673986">
        <w:rPr>
          <w:noProof/>
        </w:rPr>
        <w:tab/>
        <w:t xml:space="preserve">Claudius I, Kaji A, Santillanes G, et al. Comparison of computerized patients versus live moulaged actors for a mass-casualty drill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15;30(5):438-442. </w:t>
      </w:r>
    </w:p>
    <w:p w14:paraId="3B657AE7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70.</w:t>
      </w:r>
      <w:r w:rsidRPr="00673986">
        <w:rPr>
          <w:noProof/>
        </w:rPr>
        <w:tab/>
        <w:t xml:space="preserve">Cocco C, Thomas-Boaz W. Preparedness planning and response to a mass-casualty incident: A case study of Sunnybrook Health Sciences Centre. </w:t>
      </w:r>
      <w:r w:rsidRPr="00673986">
        <w:rPr>
          <w:i/>
          <w:noProof/>
        </w:rPr>
        <w:t>Journal of Business Continuity &amp; Emergency Planning</w:t>
      </w:r>
      <w:r w:rsidRPr="00673986">
        <w:rPr>
          <w:noProof/>
        </w:rPr>
        <w:t xml:space="preserve">. 2019;13(1):6-21. </w:t>
      </w:r>
    </w:p>
    <w:p w14:paraId="1AC569AB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71.</w:t>
      </w:r>
      <w:r w:rsidRPr="00673986">
        <w:rPr>
          <w:noProof/>
        </w:rPr>
        <w:tab/>
        <w:t xml:space="preserve">Collignon U, E. E. Be prepared for a major incident by careful planning. </w:t>
      </w:r>
      <w:r w:rsidRPr="00673986">
        <w:rPr>
          <w:i/>
          <w:noProof/>
        </w:rPr>
        <w:t>Pharmacy in Practice</w:t>
      </w:r>
      <w:r w:rsidRPr="00673986">
        <w:rPr>
          <w:noProof/>
        </w:rPr>
        <w:t xml:space="preserve">. 2008;18(7):233-239. </w:t>
      </w:r>
    </w:p>
    <w:p w14:paraId="488AB69B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72.</w:t>
      </w:r>
      <w:r w:rsidRPr="00673986">
        <w:rPr>
          <w:noProof/>
        </w:rPr>
        <w:tab/>
        <w:t xml:space="preserve">Comfort LK, Dunn M, Johnson D, Skertich R, Zagorecki A. Coordination in complex systems: increasing efficiency in disaster mitigation and response. </w:t>
      </w:r>
      <w:r w:rsidRPr="00673986">
        <w:rPr>
          <w:i/>
          <w:noProof/>
        </w:rPr>
        <w:t>International Journal of Emergency Management</w:t>
      </w:r>
      <w:r w:rsidRPr="00673986">
        <w:rPr>
          <w:noProof/>
        </w:rPr>
        <w:t xml:space="preserve">. 2004;2(1-2):62-80. </w:t>
      </w:r>
    </w:p>
    <w:p w14:paraId="654CE4A0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73.</w:t>
      </w:r>
      <w:r w:rsidRPr="00673986">
        <w:rPr>
          <w:noProof/>
        </w:rPr>
        <w:tab/>
        <w:t xml:space="preserve">Cone DC. Rescue from the rubble: urban search &amp; rescue. </w:t>
      </w:r>
      <w:r w:rsidRPr="00673986">
        <w:rPr>
          <w:i/>
          <w:noProof/>
        </w:rPr>
        <w:t>Prehospital Emergency Care</w:t>
      </w:r>
      <w:r w:rsidRPr="00673986">
        <w:rPr>
          <w:noProof/>
        </w:rPr>
        <w:t xml:space="preserve">. 2000;4(4):352-357. </w:t>
      </w:r>
    </w:p>
    <w:p w14:paraId="5C3AD680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74.</w:t>
      </w:r>
      <w:r w:rsidRPr="00673986">
        <w:rPr>
          <w:noProof/>
        </w:rPr>
        <w:tab/>
        <w:t xml:space="preserve">Cone DC, Serra J, Burns K, MacMillan DS, Kurland L, Van Gelder C. Pilot test of the SALT mass casualty triage system. </w:t>
      </w:r>
      <w:r w:rsidRPr="00673986">
        <w:rPr>
          <w:i/>
          <w:noProof/>
        </w:rPr>
        <w:t>Prehospital Emergency Care</w:t>
      </w:r>
      <w:r w:rsidRPr="00673986">
        <w:rPr>
          <w:noProof/>
        </w:rPr>
        <w:t xml:space="preserve">. 2009;13(4):536-540. </w:t>
      </w:r>
    </w:p>
    <w:p w14:paraId="583D63E7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75.</w:t>
      </w:r>
      <w:r w:rsidRPr="00673986">
        <w:rPr>
          <w:noProof/>
        </w:rPr>
        <w:tab/>
        <w:t xml:space="preserve">Cone DC, Serra J, Kurland L. Comparison of the SALT and Smart triage systems using a virtual reality simulator with paramedic students. </w:t>
      </w:r>
      <w:r w:rsidRPr="00673986">
        <w:rPr>
          <w:i/>
          <w:noProof/>
        </w:rPr>
        <w:t>European Journal of Emergency Medicine</w:t>
      </w:r>
      <w:r w:rsidRPr="00673986">
        <w:rPr>
          <w:noProof/>
        </w:rPr>
        <w:t xml:space="preserve">. 2011;18(6):314-321. </w:t>
      </w:r>
    </w:p>
    <w:p w14:paraId="557108C1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76.</w:t>
      </w:r>
      <w:r w:rsidRPr="00673986">
        <w:rPr>
          <w:noProof/>
        </w:rPr>
        <w:tab/>
        <w:t xml:space="preserve">Conlon K, Martin S. ‘Just send them all to a burn centre’: managing burn resources in a mass casualty incident. </w:t>
      </w:r>
      <w:r w:rsidRPr="00673986">
        <w:rPr>
          <w:i/>
          <w:noProof/>
        </w:rPr>
        <w:t>Journal of Business Continuity &amp; Emergency Planning</w:t>
      </w:r>
      <w:r w:rsidRPr="00673986">
        <w:rPr>
          <w:noProof/>
        </w:rPr>
        <w:t xml:space="preserve">. 2011;5(2):150-160. </w:t>
      </w:r>
    </w:p>
    <w:p w14:paraId="12D1C283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77.</w:t>
      </w:r>
      <w:r w:rsidRPr="00673986">
        <w:rPr>
          <w:noProof/>
        </w:rPr>
        <w:tab/>
        <w:t xml:space="preserve">Corcoran SP, Niven AS, Reese JM. Critical care management of major disasters: a practical guide to disaster preparation in the intensive care unit. </w:t>
      </w:r>
      <w:r w:rsidRPr="00673986">
        <w:rPr>
          <w:i/>
          <w:noProof/>
        </w:rPr>
        <w:t>Journal of Intensive Care Medicine</w:t>
      </w:r>
      <w:r w:rsidRPr="00673986">
        <w:rPr>
          <w:noProof/>
        </w:rPr>
        <w:t xml:space="preserve">. 2012;27(1):3-10. </w:t>
      </w:r>
    </w:p>
    <w:p w14:paraId="2201803D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lastRenderedPageBreak/>
        <w:t>78.</w:t>
      </w:r>
      <w:r w:rsidRPr="00673986">
        <w:rPr>
          <w:noProof/>
        </w:rPr>
        <w:tab/>
        <w:t xml:space="preserve">Cordner S, Ellingham ST. Two halves make a whole: both first responders and experts are needed for the management and identification of the dead in large disasters. </w:t>
      </w:r>
      <w:r w:rsidRPr="00673986">
        <w:rPr>
          <w:i/>
          <w:noProof/>
        </w:rPr>
        <w:t>Forensic Science International</w:t>
      </w:r>
      <w:r w:rsidRPr="00673986">
        <w:rPr>
          <w:noProof/>
        </w:rPr>
        <w:t xml:space="preserve">. 2017;279:60-64. </w:t>
      </w:r>
    </w:p>
    <w:p w14:paraId="487815AB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79.</w:t>
      </w:r>
      <w:r w:rsidRPr="00673986">
        <w:rPr>
          <w:noProof/>
        </w:rPr>
        <w:tab/>
        <w:t xml:space="preserve">Crawford IW, Mackway-Jones K, Russell D, Carley S. Delphi based consensus study into planning for chemical incidents. </w:t>
      </w:r>
      <w:r w:rsidRPr="00673986">
        <w:rPr>
          <w:i/>
          <w:noProof/>
        </w:rPr>
        <w:t>Emergency Medicine Journal</w:t>
      </w:r>
      <w:r w:rsidRPr="00673986">
        <w:rPr>
          <w:noProof/>
        </w:rPr>
        <w:t xml:space="preserve">. 2004;21(1):24-28. </w:t>
      </w:r>
    </w:p>
    <w:p w14:paraId="321B7F40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80.</w:t>
      </w:r>
      <w:r w:rsidRPr="00673986">
        <w:rPr>
          <w:noProof/>
        </w:rPr>
        <w:tab/>
        <w:t xml:space="preserve">Cryer HG, Hiatt JR, Eckstein M, et al. Improved trauma system multicasualty incident response: comparison of two train crash disasters. </w:t>
      </w:r>
      <w:r w:rsidRPr="00673986">
        <w:rPr>
          <w:i/>
          <w:noProof/>
        </w:rPr>
        <w:t>Journal of Trauma and Acute Care Surgery</w:t>
      </w:r>
      <w:r w:rsidRPr="00673986">
        <w:rPr>
          <w:noProof/>
        </w:rPr>
        <w:t xml:space="preserve">. 2010;68(4):783-789. </w:t>
      </w:r>
    </w:p>
    <w:p w14:paraId="2258425D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81.</w:t>
      </w:r>
      <w:r w:rsidRPr="00673986">
        <w:rPr>
          <w:noProof/>
        </w:rPr>
        <w:tab/>
        <w:t xml:space="preserve">Dann E, Bonstein L, Arbov L, Kornberg A, Rahimi‐Levene N. Blood bank protocols for large‐scale civilian casualty events: experience from terrorist bombing in Israel. </w:t>
      </w:r>
      <w:r w:rsidRPr="00673986">
        <w:rPr>
          <w:i/>
          <w:noProof/>
        </w:rPr>
        <w:t>Transfusion Medicine</w:t>
      </w:r>
      <w:r w:rsidRPr="00673986">
        <w:rPr>
          <w:noProof/>
        </w:rPr>
        <w:t xml:space="preserve">. 2007;17(2):135-139. </w:t>
      </w:r>
    </w:p>
    <w:p w14:paraId="4FD4FE9F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82.</w:t>
      </w:r>
      <w:r w:rsidRPr="00673986">
        <w:rPr>
          <w:noProof/>
        </w:rPr>
        <w:tab/>
        <w:t xml:space="preserve">Biddison L, Berkowitz K, Courtney B, et al. Task Force for Mass Critical CareTask Force for Mass Critical Care. Ethical considerations: care of the critically ill and injured during pandemics and disasters: CHEST consensus statement. </w:t>
      </w:r>
      <w:r w:rsidRPr="00673986">
        <w:rPr>
          <w:i/>
          <w:noProof/>
        </w:rPr>
        <w:t>Chest</w:t>
      </w:r>
      <w:r w:rsidRPr="00673986">
        <w:rPr>
          <w:noProof/>
        </w:rPr>
        <w:t>. 2014;146(4)</w:t>
      </w:r>
    </w:p>
    <w:p w14:paraId="5BB4CC49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83.</w:t>
      </w:r>
      <w:r w:rsidRPr="00673986">
        <w:rPr>
          <w:noProof/>
        </w:rPr>
        <w:tab/>
        <w:t xml:space="preserve">Davis DP, Poste JC, Hicks T, Polk D, Rymer TE, Jacoby I. Hospital bed surge capacity in the event of a mass-casualty incident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05;20(3):169-176. </w:t>
      </w:r>
    </w:p>
    <w:p w14:paraId="6B2877AC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84.</w:t>
      </w:r>
      <w:r w:rsidRPr="00673986">
        <w:rPr>
          <w:noProof/>
        </w:rPr>
        <w:tab/>
        <w:t xml:space="preserve">Deelen R, Costermans E, Moss R, Akers C. Disaster planning: the role of the transfusion practitioner. </w:t>
      </w:r>
      <w:r w:rsidRPr="00673986">
        <w:rPr>
          <w:i/>
          <w:noProof/>
        </w:rPr>
        <w:t>ISBT Science Series</w:t>
      </w:r>
      <w:r w:rsidRPr="00673986">
        <w:rPr>
          <w:noProof/>
        </w:rPr>
        <w:t xml:space="preserve">. 2019;14(1):98-103. </w:t>
      </w:r>
    </w:p>
    <w:p w14:paraId="63178DD0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85.</w:t>
      </w:r>
      <w:r w:rsidRPr="00673986">
        <w:rPr>
          <w:noProof/>
        </w:rPr>
        <w:tab/>
        <w:t xml:space="preserve">Devereaux A, Christian MD, Dichter JR, Geiling JA, Rubinson L. Summary of suggestions from the task force for mass critical care summit, January 26–27, 2007. </w:t>
      </w:r>
      <w:r w:rsidRPr="00673986">
        <w:rPr>
          <w:i/>
          <w:noProof/>
        </w:rPr>
        <w:t>Chest</w:t>
      </w:r>
      <w:r w:rsidRPr="00673986">
        <w:rPr>
          <w:noProof/>
        </w:rPr>
        <w:t xml:space="preserve">. 2008;133(5):1S-7S. </w:t>
      </w:r>
    </w:p>
    <w:p w14:paraId="69547130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86.</w:t>
      </w:r>
      <w:r w:rsidRPr="00673986">
        <w:rPr>
          <w:noProof/>
        </w:rPr>
        <w:tab/>
        <w:t xml:space="preserve">Einav S, Schecter WP, Matot I, et al. Case managers in mass casualty incidents. </w:t>
      </w:r>
      <w:r w:rsidRPr="00673986">
        <w:rPr>
          <w:i/>
          <w:noProof/>
        </w:rPr>
        <w:t>Annals of Surgery</w:t>
      </w:r>
      <w:r w:rsidRPr="00673986">
        <w:rPr>
          <w:noProof/>
        </w:rPr>
        <w:t xml:space="preserve">. 2009;249(3):496-501. </w:t>
      </w:r>
    </w:p>
    <w:p w14:paraId="12DFAE04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87.</w:t>
      </w:r>
      <w:r w:rsidRPr="00673986">
        <w:rPr>
          <w:noProof/>
        </w:rPr>
        <w:tab/>
        <w:t xml:space="preserve">El Sayed M, Chami AF, Hitti E. Developing a hospital disaster preparedness plan for mass casualty incidents: lessons learned from the downtown Beirut bombing. </w:t>
      </w:r>
      <w:r w:rsidRPr="00673986">
        <w:rPr>
          <w:i/>
          <w:noProof/>
        </w:rPr>
        <w:t>Disaster Medicine and Public Health Preparedness</w:t>
      </w:r>
      <w:r w:rsidRPr="00673986">
        <w:rPr>
          <w:noProof/>
        </w:rPr>
        <w:t xml:space="preserve">. 2018;12(3):379-385. </w:t>
      </w:r>
    </w:p>
    <w:p w14:paraId="47B232A6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88.</w:t>
      </w:r>
      <w:r w:rsidRPr="00673986">
        <w:rPr>
          <w:noProof/>
        </w:rPr>
        <w:tab/>
        <w:t xml:space="preserve">Esbitt D. The Strategic National Stockpile: roles and responsibilities of health care professionals for receiving the stockpile assets. </w:t>
      </w:r>
      <w:r w:rsidRPr="00673986">
        <w:rPr>
          <w:i/>
          <w:noProof/>
        </w:rPr>
        <w:t>Disaster Management &amp; Response</w:t>
      </w:r>
      <w:r w:rsidRPr="00673986">
        <w:rPr>
          <w:noProof/>
        </w:rPr>
        <w:t xml:space="preserve">. 2003;1(3):68-70. </w:t>
      </w:r>
    </w:p>
    <w:p w14:paraId="34259068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89.</w:t>
      </w:r>
      <w:r w:rsidRPr="00673986">
        <w:rPr>
          <w:noProof/>
        </w:rPr>
        <w:tab/>
        <w:t xml:space="preserve">Faccincani R, Della Corte F, Sesana G, et al. Hospital surge capacity during Expo 2015 in Milano, Italy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18;33(5):459-465. </w:t>
      </w:r>
    </w:p>
    <w:p w14:paraId="47DE1E29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90.</w:t>
      </w:r>
      <w:r w:rsidRPr="00673986">
        <w:rPr>
          <w:noProof/>
        </w:rPr>
        <w:tab/>
        <w:t xml:space="preserve">Farmer B, Stoerger L, Vyavahare M, Sharma R. A novel use of telemedicine during a hospital mass casualty drill. </w:t>
      </w:r>
      <w:r w:rsidRPr="00673986">
        <w:rPr>
          <w:i/>
          <w:noProof/>
        </w:rPr>
        <w:t>Journal of Telemedicine and Telecare</w:t>
      </w:r>
      <w:r w:rsidRPr="00673986">
        <w:rPr>
          <w:noProof/>
        </w:rPr>
        <w:t xml:space="preserve">. 2021;27(8):531-534. </w:t>
      </w:r>
    </w:p>
    <w:p w14:paraId="41CD6284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91.</w:t>
      </w:r>
      <w:r w:rsidRPr="00673986">
        <w:rPr>
          <w:noProof/>
        </w:rPr>
        <w:tab/>
        <w:t xml:space="preserve">Farmer JC, Carlton Jr PK. Providing critical care during a disaster: the interface between disaster response agencies and hospitals. </w:t>
      </w:r>
      <w:r w:rsidRPr="00673986">
        <w:rPr>
          <w:i/>
          <w:noProof/>
        </w:rPr>
        <w:t>Critical Care Medicine</w:t>
      </w:r>
      <w:r w:rsidRPr="00673986">
        <w:rPr>
          <w:noProof/>
        </w:rPr>
        <w:t xml:space="preserve">. 2006;34(3):S56-S59. </w:t>
      </w:r>
    </w:p>
    <w:p w14:paraId="6B0D7B71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92.</w:t>
      </w:r>
      <w:r w:rsidRPr="00673986">
        <w:rPr>
          <w:noProof/>
        </w:rPr>
        <w:tab/>
        <w:t xml:space="preserve">Feizolahzadeh S, Vaezi A, Taheriniya A, Mirzaei M, Vafaeenasab M, Khorasani-Zavareh D. The feasibility of increasing hospital surge capacity in disasters through early patient discharge. </w:t>
      </w:r>
      <w:r w:rsidRPr="00673986">
        <w:rPr>
          <w:i/>
          <w:noProof/>
        </w:rPr>
        <w:t>Bulletin of Emergency &amp; Trauma</w:t>
      </w:r>
      <w:r w:rsidRPr="00673986">
        <w:rPr>
          <w:noProof/>
        </w:rPr>
        <w:t xml:space="preserve">. 2019;7(2):105. </w:t>
      </w:r>
    </w:p>
    <w:p w14:paraId="4C60B74C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93.</w:t>
      </w:r>
      <w:r w:rsidRPr="00673986">
        <w:rPr>
          <w:noProof/>
        </w:rPr>
        <w:tab/>
        <w:t xml:space="preserve">Field K, Norton I. Australian triage tags: A prospective, randomised cross‐over trial and evaluation of user preference. </w:t>
      </w:r>
      <w:r w:rsidRPr="00673986">
        <w:rPr>
          <w:i/>
          <w:noProof/>
        </w:rPr>
        <w:t>Emergency Medicine Australasia</w:t>
      </w:r>
      <w:r w:rsidRPr="00673986">
        <w:rPr>
          <w:noProof/>
        </w:rPr>
        <w:t xml:space="preserve">. 2012;24(3):321-328. </w:t>
      </w:r>
    </w:p>
    <w:p w14:paraId="74977EDA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94.</w:t>
      </w:r>
      <w:r w:rsidRPr="00673986">
        <w:rPr>
          <w:noProof/>
        </w:rPr>
        <w:tab/>
        <w:t xml:space="preserve">Filmer LB, Ranse J. Who is my leader? A case study from a hospital disaster scenario in a less developed country. </w:t>
      </w:r>
      <w:r w:rsidRPr="00673986">
        <w:rPr>
          <w:i/>
          <w:noProof/>
        </w:rPr>
        <w:t>Australasian Emergency Nursing Journal</w:t>
      </w:r>
      <w:r w:rsidRPr="00673986">
        <w:rPr>
          <w:noProof/>
        </w:rPr>
        <w:t xml:space="preserve">. 2013;16(4):170-174. </w:t>
      </w:r>
    </w:p>
    <w:p w14:paraId="1FB0117B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95.</w:t>
      </w:r>
      <w:r w:rsidRPr="00673986">
        <w:rPr>
          <w:noProof/>
        </w:rPr>
        <w:tab/>
        <w:t xml:space="preserve">Liu BF. An analysis of US government and media disaster frames. </w:t>
      </w:r>
      <w:r w:rsidRPr="00673986">
        <w:rPr>
          <w:i/>
          <w:noProof/>
        </w:rPr>
        <w:t>Journal of Communication Management</w:t>
      </w:r>
      <w:r w:rsidRPr="00673986">
        <w:rPr>
          <w:noProof/>
        </w:rPr>
        <w:t>. 2009;</w:t>
      </w:r>
    </w:p>
    <w:p w14:paraId="23AE2D3F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96.</w:t>
      </w:r>
      <w:r w:rsidRPr="00673986">
        <w:rPr>
          <w:noProof/>
        </w:rPr>
        <w:tab/>
        <w:t xml:space="preserve">Fletcher B, Knight A, Pockrus B, Wain MJ, Lehman-Huskamp K. Hospital incident command: First responders or receiving centers? </w:t>
      </w:r>
      <w:r w:rsidRPr="00673986">
        <w:rPr>
          <w:i/>
          <w:noProof/>
        </w:rPr>
        <w:t>American Journal of Disaster Medicine</w:t>
      </w:r>
      <w:r w:rsidRPr="00673986">
        <w:rPr>
          <w:noProof/>
        </w:rPr>
        <w:t xml:space="preserve">. 2016;11(2):125-130. </w:t>
      </w:r>
    </w:p>
    <w:p w14:paraId="5931AC0E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lastRenderedPageBreak/>
        <w:t>97.</w:t>
      </w:r>
      <w:r w:rsidRPr="00673986">
        <w:rPr>
          <w:noProof/>
        </w:rPr>
        <w:tab/>
        <w:t xml:space="preserve">Friedman DB, Rose ID, Koskan A. Pilot assessment of an experiential disaster communication curriculum. </w:t>
      </w:r>
      <w:r w:rsidRPr="00673986">
        <w:rPr>
          <w:i/>
          <w:noProof/>
        </w:rPr>
        <w:t>Disaster Prevention and Management: An International Journal</w:t>
      </w:r>
      <w:r w:rsidRPr="00673986">
        <w:rPr>
          <w:noProof/>
        </w:rPr>
        <w:t>. 2011;</w:t>
      </w:r>
    </w:p>
    <w:p w14:paraId="6196FB05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98.</w:t>
      </w:r>
      <w:r w:rsidRPr="00673986">
        <w:rPr>
          <w:noProof/>
        </w:rPr>
        <w:tab/>
        <w:t xml:space="preserve">Gabbe BJ, Veitch W, Curtis K, et al. Survey of major trauma centre preparedness for mass casualty incidents in Australia, Canada, England and New Zealand. </w:t>
      </w:r>
      <w:r w:rsidRPr="00673986">
        <w:rPr>
          <w:i/>
          <w:noProof/>
        </w:rPr>
        <w:t>eClinicalMedicine</w:t>
      </w:r>
      <w:r w:rsidRPr="00673986">
        <w:rPr>
          <w:noProof/>
        </w:rPr>
        <w:t xml:space="preserve">. 2020;21:100322. </w:t>
      </w:r>
    </w:p>
    <w:p w14:paraId="643AD522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99.</w:t>
      </w:r>
      <w:r w:rsidRPr="00673986">
        <w:rPr>
          <w:noProof/>
        </w:rPr>
        <w:tab/>
        <w:t>Ganz A, Schafer JM, Yang Z, Yi J, Ciottone G. DIORAMA enhances efficiency of a mass casualty incident: system and experimentation. IEEE; 2016:2644-2647.</w:t>
      </w:r>
    </w:p>
    <w:p w14:paraId="2864600D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00.</w:t>
      </w:r>
      <w:r w:rsidRPr="00673986">
        <w:rPr>
          <w:noProof/>
        </w:rPr>
        <w:tab/>
        <w:t xml:space="preserve">Garner A. Documentation and tagging of casualties in multiple casualty incidents. </w:t>
      </w:r>
      <w:r w:rsidRPr="00673986">
        <w:rPr>
          <w:i/>
          <w:noProof/>
        </w:rPr>
        <w:t>Emergency Medicine</w:t>
      </w:r>
      <w:r w:rsidRPr="00673986">
        <w:rPr>
          <w:noProof/>
        </w:rPr>
        <w:t xml:space="preserve">. 2003;15(5‐6):475-479. </w:t>
      </w:r>
    </w:p>
    <w:p w14:paraId="77BAC890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01.</w:t>
      </w:r>
      <w:r w:rsidRPr="00673986">
        <w:rPr>
          <w:noProof/>
        </w:rPr>
        <w:tab/>
        <w:t xml:space="preserve">Gebbie KM, Peterson CA, Subbarao I, White KM. Adapting standards of care under extreme conditions. </w:t>
      </w:r>
      <w:r w:rsidRPr="00673986">
        <w:rPr>
          <w:i/>
          <w:noProof/>
        </w:rPr>
        <w:t>Disaster Medicine and Public Health Preparedness</w:t>
      </w:r>
      <w:r w:rsidRPr="00673986">
        <w:rPr>
          <w:noProof/>
        </w:rPr>
        <w:t xml:space="preserve">. 2009;3(2):111-116. </w:t>
      </w:r>
    </w:p>
    <w:p w14:paraId="34AA4BB9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02.</w:t>
      </w:r>
      <w:r w:rsidRPr="00673986">
        <w:rPr>
          <w:noProof/>
        </w:rPr>
        <w:tab/>
        <w:t xml:space="preserve">Gebhart ME, Pence R. START triage: does it work? </w:t>
      </w:r>
      <w:r w:rsidRPr="00673986">
        <w:rPr>
          <w:i/>
          <w:noProof/>
        </w:rPr>
        <w:t>Disaster Management &amp; Response</w:t>
      </w:r>
      <w:r w:rsidRPr="00673986">
        <w:rPr>
          <w:noProof/>
        </w:rPr>
        <w:t xml:space="preserve">. 2007;5(3):68-73. </w:t>
      </w:r>
    </w:p>
    <w:p w14:paraId="3D30CC2F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03.</w:t>
      </w:r>
      <w:r w:rsidRPr="00673986">
        <w:rPr>
          <w:noProof/>
        </w:rPr>
        <w:tab/>
        <w:t xml:space="preserve">Ghanchi A. Insights into French emergency planning, response, and resilience procedures from a hospital managerial perspective following the Paris terrorist attacks of Friday, November 13, 2015. </w:t>
      </w:r>
      <w:r w:rsidRPr="00673986">
        <w:rPr>
          <w:i/>
          <w:noProof/>
        </w:rPr>
        <w:t>Disaster Medicine and Public Health Preparedness</w:t>
      </w:r>
      <w:r w:rsidRPr="00673986">
        <w:rPr>
          <w:noProof/>
        </w:rPr>
        <w:t xml:space="preserve">. 2016;10(5):789-794. </w:t>
      </w:r>
    </w:p>
    <w:p w14:paraId="59E708FF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04.</w:t>
      </w:r>
      <w:r w:rsidRPr="00673986">
        <w:rPr>
          <w:noProof/>
        </w:rPr>
        <w:tab/>
        <w:t>Giacobe NA, Soule PJ. Social media for the emergency manager in disaster planning and response. The Pennsylvania State University; 2014:570-574.</w:t>
      </w:r>
    </w:p>
    <w:p w14:paraId="0865FDA7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05.</w:t>
      </w:r>
      <w:r w:rsidRPr="00673986">
        <w:rPr>
          <w:noProof/>
        </w:rPr>
        <w:tab/>
        <w:t xml:space="preserve">Golabek-Goldman M. Adequacy of US hospital security preparedness for mass casualty incidents: critical lessons from the Israeli experience. </w:t>
      </w:r>
      <w:r w:rsidRPr="00673986">
        <w:rPr>
          <w:i/>
          <w:noProof/>
        </w:rPr>
        <w:t>Journal of Public Health Management and Practice</w:t>
      </w:r>
      <w:r w:rsidRPr="00673986">
        <w:rPr>
          <w:noProof/>
        </w:rPr>
        <w:t xml:space="preserve">. 2016;22(1):68-80. </w:t>
      </w:r>
    </w:p>
    <w:p w14:paraId="3600ADFB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06.</w:t>
      </w:r>
      <w:r w:rsidRPr="00673986">
        <w:rPr>
          <w:noProof/>
        </w:rPr>
        <w:tab/>
        <w:t xml:space="preserve">Gomez D, Haas B, Ahmed N, Tien H, Nathens A. Disaster preparedness of Canadian trauma centres: the perspective of medical directors of trauma. </w:t>
      </w:r>
      <w:r w:rsidRPr="00673986">
        <w:rPr>
          <w:i/>
          <w:noProof/>
        </w:rPr>
        <w:t>Canadian Journal of Surgery</w:t>
      </w:r>
      <w:r w:rsidRPr="00673986">
        <w:rPr>
          <w:noProof/>
        </w:rPr>
        <w:t xml:space="preserve">. 2011;54(1):9. </w:t>
      </w:r>
    </w:p>
    <w:p w14:paraId="3BB5211B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07.</w:t>
      </w:r>
      <w:r w:rsidRPr="00673986">
        <w:rPr>
          <w:noProof/>
        </w:rPr>
        <w:tab/>
        <w:t xml:space="preserve">Gotham IJ, Sottolano DL, Hennessy ME, et al. An integrated information system for all-hazards health preparedness and response: New York State Health Emergency Response Data System. </w:t>
      </w:r>
      <w:r w:rsidRPr="00673986">
        <w:rPr>
          <w:i/>
          <w:noProof/>
        </w:rPr>
        <w:t>Journal of Public Health Management and Practice</w:t>
      </w:r>
      <w:r w:rsidRPr="00673986">
        <w:rPr>
          <w:noProof/>
        </w:rPr>
        <w:t xml:space="preserve">. 2007;13(5):486-496. </w:t>
      </w:r>
    </w:p>
    <w:p w14:paraId="4C9D4BB6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08.</w:t>
      </w:r>
      <w:r w:rsidRPr="00673986">
        <w:rPr>
          <w:noProof/>
        </w:rPr>
        <w:tab/>
        <w:t xml:space="preserve">Grabo D, Strumwasser A, Remick K, Briggs S. A pilot registry of trauma surgeons willing and ready to respond to disasters. </w:t>
      </w:r>
      <w:r w:rsidRPr="00673986">
        <w:rPr>
          <w:i/>
          <w:noProof/>
        </w:rPr>
        <w:t>Journal of Trauma and Acute Care Surgery</w:t>
      </w:r>
      <w:r w:rsidRPr="00673986">
        <w:rPr>
          <w:noProof/>
        </w:rPr>
        <w:t xml:space="preserve">. 2018;84(2):393-396. </w:t>
      </w:r>
    </w:p>
    <w:p w14:paraId="42C30DB1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09.</w:t>
      </w:r>
      <w:r w:rsidRPr="00673986">
        <w:rPr>
          <w:noProof/>
        </w:rPr>
        <w:tab/>
        <w:t xml:space="preserve">Gryth D, Rådestad M, Nilsson H, et al. Evaluation of medical command and control using performance indicators in a full-scale, major aircraft accident exercise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10;25(2):118-123. </w:t>
      </w:r>
    </w:p>
    <w:p w14:paraId="0FCB185B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10.</w:t>
      </w:r>
      <w:r w:rsidRPr="00673986">
        <w:rPr>
          <w:noProof/>
        </w:rPr>
        <w:tab/>
        <w:t xml:space="preserve">Halpern P, Tsai M-C, Arnold JL, Stok E, Ersoy G. Mass-casualty, terrorist bombings: implications for emergency department and hospital emergency response (Part II)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03;18(3):235-241. </w:t>
      </w:r>
    </w:p>
    <w:p w14:paraId="52D71B89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11.</w:t>
      </w:r>
      <w:r w:rsidRPr="00673986">
        <w:rPr>
          <w:noProof/>
        </w:rPr>
        <w:tab/>
        <w:t xml:space="preserve">Hardy S, Fattah S, Wisborg T, Raatiniemi L, Staff T, Rehn M. Systematic reporting to improve the emergency medical response to major incidents: a pilot study. </w:t>
      </w:r>
      <w:r w:rsidRPr="00673986">
        <w:rPr>
          <w:i/>
          <w:noProof/>
        </w:rPr>
        <w:t>BMC Emergency Medicine</w:t>
      </w:r>
      <w:r w:rsidRPr="00673986">
        <w:rPr>
          <w:noProof/>
        </w:rPr>
        <w:t xml:space="preserve">. 2018;18(1):1-7. </w:t>
      </w:r>
    </w:p>
    <w:p w14:paraId="6AB13481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12.</w:t>
      </w:r>
      <w:r w:rsidRPr="00673986">
        <w:rPr>
          <w:noProof/>
        </w:rPr>
        <w:tab/>
        <w:t xml:space="preserve">Hart A, Nammour E, Mangolds V, Broach J. Intuitive versus algorithmic triage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18;33(4):355-361. </w:t>
      </w:r>
    </w:p>
    <w:p w14:paraId="1E8CC68B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13.</w:t>
      </w:r>
      <w:r w:rsidRPr="00673986">
        <w:rPr>
          <w:noProof/>
        </w:rPr>
        <w:tab/>
        <w:t xml:space="preserve">Hashimoto A, Ueda T, Kuboyama K, et al. Application of a first impression triage in the Japan railway west disaster. </w:t>
      </w:r>
      <w:r w:rsidRPr="00673986">
        <w:rPr>
          <w:i/>
          <w:noProof/>
        </w:rPr>
        <w:t>Acta Medica Okayama</w:t>
      </w:r>
      <w:r w:rsidRPr="00673986">
        <w:rPr>
          <w:noProof/>
        </w:rPr>
        <w:t xml:space="preserve">. 2013;67(3):171-176. </w:t>
      </w:r>
    </w:p>
    <w:p w14:paraId="056994FB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14.</w:t>
      </w:r>
      <w:r w:rsidRPr="00673986">
        <w:rPr>
          <w:noProof/>
        </w:rPr>
        <w:tab/>
        <w:t xml:space="preserve">Haverkort JM, Bouman JH, Wind JD, Leenen LP. Continuous development of a major incident in-hospital victim tracking and tracing system, withstanding the challenges of time. </w:t>
      </w:r>
      <w:r w:rsidRPr="00673986">
        <w:rPr>
          <w:i/>
          <w:noProof/>
        </w:rPr>
        <w:t>Disaster Medicine and Public Health Preparedness</w:t>
      </w:r>
      <w:r w:rsidRPr="00673986">
        <w:rPr>
          <w:noProof/>
        </w:rPr>
        <w:t xml:space="preserve">. 2017;11(2):244-250. </w:t>
      </w:r>
    </w:p>
    <w:p w14:paraId="4C79827A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15.</w:t>
      </w:r>
      <w:r w:rsidRPr="00673986">
        <w:rPr>
          <w:noProof/>
        </w:rPr>
        <w:tab/>
        <w:t xml:space="preserve">Heller AR, Salvador N, Frank M, Schiffner J, Kipke R, Kleber C. Diagnostic precision of triage algorithms for mass casualty incidents. English version. </w:t>
      </w:r>
      <w:r w:rsidRPr="00673986">
        <w:rPr>
          <w:i/>
          <w:noProof/>
        </w:rPr>
        <w:t>Der Anaesthesist</w:t>
      </w:r>
      <w:r w:rsidRPr="00673986">
        <w:rPr>
          <w:noProof/>
        </w:rPr>
        <w:t xml:space="preserve">. 2019;68(1):15-24. </w:t>
      </w:r>
    </w:p>
    <w:p w14:paraId="5502C938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lastRenderedPageBreak/>
        <w:t>116.</w:t>
      </w:r>
      <w:r w:rsidRPr="00673986">
        <w:rPr>
          <w:noProof/>
        </w:rPr>
        <w:tab/>
        <w:t xml:space="preserve">Hendrickx C, D’Hoker S, Michiels G, Sabbe M. Principles of hospital disaster management: An integrated and multidisciplinary approach. </w:t>
      </w:r>
      <w:r w:rsidRPr="00673986">
        <w:rPr>
          <w:i/>
          <w:noProof/>
        </w:rPr>
        <w:t>B-ENT</w:t>
      </w:r>
      <w:r w:rsidRPr="00673986">
        <w:rPr>
          <w:noProof/>
        </w:rPr>
        <w:t xml:space="preserve">. 2016;12(26/2):139-148. </w:t>
      </w:r>
    </w:p>
    <w:p w14:paraId="50C4C346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17.</w:t>
      </w:r>
      <w:r w:rsidRPr="00673986">
        <w:rPr>
          <w:noProof/>
        </w:rPr>
        <w:tab/>
        <w:t xml:space="preserve">Currie J, Heslop DJ. Operational systems evaluation of a large scale multi-agency decontamination exercise. </w:t>
      </w:r>
      <w:r w:rsidRPr="00673986">
        <w:rPr>
          <w:i/>
          <w:noProof/>
        </w:rPr>
        <w:t>International Journal of Disaster Risk Reduction</w:t>
      </w:r>
      <w:r w:rsidRPr="00673986">
        <w:rPr>
          <w:noProof/>
        </w:rPr>
        <w:t xml:space="preserve">. 2018;31:1054-1061. </w:t>
      </w:r>
    </w:p>
    <w:p w14:paraId="2D704E83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18.</w:t>
      </w:r>
      <w:r w:rsidRPr="00673986">
        <w:rPr>
          <w:noProof/>
        </w:rPr>
        <w:tab/>
        <w:t xml:space="preserve">Hick JL, Hanfling D, Cantrill SV. Allocating scarce resources in disasters: emergency department principles. </w:t>
      </w:r>
      <w:r w:rsidRPr="00673986">
        <w:rPr>
          <w:i/>
          <w:noProof/>
        </w:rPr>
        <w:t>Annals of Emergency Medicine</w:t>
      </w:r>
      <w:r w:rsidRPr="00673986">
        <w:rPr>
          <w:noProof/>
        </w:rPr>
        <w:t xml:space="preserve">. 2012;59(3):177-187. </w:t>
      </w:r>
    </w:p>
    <w:p w14:paraId="334CF374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19.</w:t>
      </w:r>
      <w:r w:rsidRPr="00673986">
        <w:rPr>
          <w:noProof/>
        </w:rPr>
        <w:tab/>
        <w:t xml:space="preserve">Hick JL, Koenig KL, Barbisch D, Bey TA. Surge capacity concepts for health care facilities: the CO-S-TR model for initial incident assessment. </w:t>
      </w:r>
      <w:r w:rsidRPr="00673986">
        <w:rPr>
          <w:i/>
          <w:noProof/>
        </w:rPr>
        <w:t>Disaster Medicine and Public Health Preparedness</w:t>
      </w:r>
      <w:r w:rsidRPr="00673986">
        <w:rPr>
          <w:noProof/>
        </w:rPr>
        <w:t xml:space="preserve">. 2008;2(S1):S51-S57. </w:t>
      </w:r>
    </w:p>
    <w:p w14:paraId="549F55EB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20.</w:t>
      </w:r>
      <w:r w:rsidRPr="00673986">
        <w:rPr>
          <w:noProof/>
        </w:rPr>
        <w:tab/>
        <w:t xml:space="preserve">Higgins W, Wainright III C, Lu N, Carrico R. Assessing hospital preparedness using an instrument based on the Mass Casualty Disaster Plan Checklist: results of a statewide survey. </w:t>
      </w:r>
      <w:r w:rsidRPr="00673986">
        <w:rPr>
          <w:i/>
          <w:noProof/>
        </w:rPr>
        <w:t>American Journal of Infection Control</w:t>
      </w:r>
      <w:r w:rsidRPr="00673986">
        <w:rPr>
          <w:noProof/>
        </w:rPr>
        <w:t xml:space="preserve">. 2004;32(6):327-332. </w:t>
      </w:r>
    </w:p>
    <w:p w14:paraId="0041426D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21.</w:t>
      </w:r>
      <w:r w:rsidRPr="00673986">
        <w:rPr>
          <w:noProof/>
        </w:rPr>
        <w:tab/>
        <w:t xml:space="preserve">Hirshberg A, Frykberg ER, Mattox KL, Stein M. Triage and trauma workload in mass casualty: a computer model. </w:t>
      </w:r>
      <w:r w:rsidRPr="00673986">
        <w:rPr>
          <w:i/>
          <w:noProof/>
        </w:rPr>
        <w:t>Journal of Trauma and Acute Care Surgery</w:t>
      </w:r>
      <w:r w:rsidRPr="00673986">
        <w:rPr>
          <w:noProof/>
        </w:rPr>
        <w:t xml:space="preserve">. 2010;69(5):1074-1082. </w:t>
      </w:r>
    </w:p>
    <w:p w14:paraId="29F7865A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22.</w:t>
      </w:r>
      <w:r w:rsidRPr="00673986">
        <w:rPr>
          <w:noProof/>
        </w:rPr>
        <w:tab/>
        <w:t xml:space="preserve">Hirshberg A, Holcomb JB, Mattox KL. Hospital trauma care in multiple-casualty incidents: a critical view. </w:t>
      </w:r>
      <w:r w:rsidRPr="00673986">
        <w:rPr>
          <w:i/>
          <w:noProof/>
        </w:rPr>
        <w:t>Annals of Emergency Medicine</w:t>
      </w:r>
      <w:r w:rsidRPr="00673986">
        <w:rPr>
          <w:noProof/>
        </w:rPr>
        <w:t xml:space="preserve">. 2001;37(6):647-652. </w:t>
      </w:r>
    </w:p>
    <w:p w14:paraId="7D080E3F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23.</w:t>
      </w:r>
      <w:r w:rsidRPr="00673986">
        <w:rPr>
          <w:noProof/>
        </w:rPr>
        <w:tab/>
        <w:t xml:space="preserve">Hoffner P, Keck B, Hemphill R, Wells N. Integrating physician response into an academic medical center emergency operations response plan. </w:t>
      </w:r>
      <w:r w:rsidRPr="00673986">
        <w:rPr>
          <w:i/>
          <w:noProof/>
        </w:rPr>
        <w:t>Journal of Emergency Nursing</w:t>
      </w:r>
      <w:r w:rsidRPr="00673986">
        <w:rPr>
          <w:noProof/>
        </w:rPr>
        <w:t xml:space="preserve">. 2009;35(4):343-347. </w:t>
      </w:r>
    </w:p>
    <w:p w14:paraId="58301D4F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24.</w:t>
      </w:r>
      <w:r w:rsidRPr="00673986">
        <w:rPr>
          <w:noProof/>
        </w:rPr>
        <w:tab/>
        <w:t xml:space="preserve">Hogan DE, Brown T. Utility of vital signs in mass casualty-disaster triage. </w:t>
      </w:r>
      <w:r w:rsidRPr="00673986">
        <w:rPr>
          <w:i/>
          <w:noProof/>
        </w:rPr>
        <w:t>Western Journal of Emergency Medicine</w:t>
      </w:r>
      <w:r w:rsidRPr="00673986">
        <w:rPr>
          <w:noProof/>
        </w:rPr>
        <w:t xml:space="preserve">. 2014;15(7):732. </w:t>
      </w:r>
    </w:p>
    <w:p w14:paraId="56571B07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25.</w:t>
      </w:r>
      <w:r w:rsidRPr="00673986">
        <w:rPr>
          <w:noProof/>
        </w:rPr>
        <w:tab/>
        <w:t xml:space="preserve">Holgersson A. Review of on-scene management of mass-casualty attacks. </w:t>
      </w:r>
      <w:r w:rsidRPr="00673986">
        <w:rPr>
          <w:i/>
          <w:noProof/>
        </w:rPr>
        <w:t>Journal of Human Security</w:t>
      </w:r>
      <w:r w:rsidRPr="00673986">
        <w:rPr>
          <w:noProof/>
        </w:rPr>
        <w:t xml:space="preserve">. 2016;12(1):91-111. </w:t>
      </w:r>
    </w:p>
    <w:p w14:paraId="3171E5C2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26.</w:t>
      </w:r>
      <w:r w:rsidRPr="00673986">
        <w:rPr>
          <w:noProof/>
        </w:rPr>
        <w:tab/>
        <w:t xml:space="preserve">Homier V, Hamad R, Larocque J, Chassé P, Khalil E, Franc JM. A randomized trial comparing telephone tree, text messaging, and instant messaging app for emergency department staff recall for disaster response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18;33(5):471-477. </w:t>
      </w:r>
    </w:p>
    <w:p w14:paraId="3DA72A30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27.</w:t>
      </w:r>
      <w:r w:rsidRPr="00673986">
        <w:rPr>
          <w:noProof/>
        </w:rPr>
        <w:tab/>
        <w:t xml:space="preserve">Hood J, Fernandes-Flack J, Larrañaga2 MD. Effectiveness of hospital-based decontamination during a simulated mass casualty exposure. </w:t>
      </w:r>
      <w:r w:rsidRPr="00673986">
        <w:rPr>
          <w:i/>
          <w:noProof/>
        </w:rPr>
        <w:t>Journal of Occupational and Environmental Hygiene</w:t>
      </w:r>
      <w:r w:rsidRPr="00673986">
        <w:rPr>
          <w:noProof/>
        </w:rPr>
        <w:t xml:space="preserve">. 2011;8(12):D131-D138. </w:t>
      </w:r>
    </w:p>
    <w:p w14:paraId="11BC800E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28.</w:t>
      </w:r>
      <w:r w:rsidRPr="00673986">
        <w:rPr>
          <w:noProof/>
        </w:rPr>
        <w:tab/>
        <w:t xml:space="preserve">Hsu EB, Jenckes MW, Catlett CL, et al. Effectiveness of hospital staff mass-casualty incident training methods: a systematic literature review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04;19(3):191-199. </w:t>
      </w:r>
    </w:p>
    <w:p w14:paraId="5DC28C7A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29.</w:t>
      </w:r>
      <w:r w:rsidRPr="00673986">
        <w:rPr>
          <w:noProof/>
        </w:rPr>
        <w:tab/>
        <w:t xml:space="preserve">Hsu EB, Thomas TL, Bass EB, Whyne D, Kelen GD, Green GB. Healthcare worker competencies for disaster training. </w:t>
      </w:r>
      <w:r w:rsidRPr="00673986">
        <w:rPr>
          <w:i/>
          <w:noProof/>
        </w:rPr>
        <w:t>BMC Medical Education</w:t>
      </w:r>
      <w:r w:rsidRPr="00673986">
        <w:rPr>
          <w:noProof/>
        </w:rPr>
        <w:t xml:space="preserve">. 2006;6(1):1-9. </w:t>
      </w:r>
    </w:p>
    <w:p w14:paraId="4FCD8FB0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30.</w:t>
      </w:r>
      <w:r w:rsidRPr="00673986">
        <w:rPr>
          <w:noProof/>
        </w:rPr>
        <w:tab/>
        <w:t xml:space="preserve">Jacobs Jr LM. Joint committee to create a national policy to enhance survivability from mass casualty shooting events: Hartford Consensus II. </w:t>
      </w:r>
      <w:r w:rsidRPr="00673986">
        <w:rPr>
          <w:i/>
          <w:noProof/>
        </w:rPr>
        <w:t>Journal of the American College of Surgeons</w:t>
      </w:r>
      <w:r w:rsidRPr="00673986">
        <w:rPr>
          <w:noProof/>
        </w:rPr>
        <w:t xml:space="preserve">. 2014;218(3):476-478e1. </w:t>
      </w:r>
    </w:p>
    <w:p w14:paraId="679097B0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31.</w:t>
      </w:r>
      <w:r w:rsidRPr="00673986">
        <w:rPr>
          <w:noProof/>
        </w:rPr>
        <w:tab/>
        <w:t xml:space="preserve">Jacobs L, Burns KJ. The Hartford Consensus to improve survivability in mass casualty events: Process to policy. </w:t>
      </w:r>
      <w:r w:rsidRPr="00673986">
        <w:rPr>
          <w:i/>
          <w:noProof/>
        </w:rPr>
        <w:t>American Journal of Disaster Medicine</w:t>
      </w:r>
      <w:r w:rsidRPr="00673986">
        <w:rPr>
          <w:noProof/>
        </w:rPr>
        <w:t xml:space="preserve">. 2014;9(1):67-71. </w:t>
      </w:r>
    </w:p>
    <w:p w14:paraId="0880C5C8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32.</w:t>
      </w:r>
      <w:r w:rsidRPr="00673986">
        <w:rPr>
          <w:noProof/>
        </w:rPr>
        <w:tab/>
        <w:t xml:space="preserve">Jacobs-Wingo JL, Cook HA, Lang WH. Rapid patient discharge contribution to bed surge capacity during a mass casualty incident: findings from an exercise with New York City hospitals. </w:t>
      </w:r>
      <w:r w:rsidRPr="00673986">
        <w:rPr>
          <w:i/>
          <w:noProof/>
        </w:rPr>
        <w:t>Quality Management in Health Care</w:t>
      </w:r>
      <w:r w:rsidRPr="00673986">
        <w:rPr>
          <w:noProof/>
        </w:rPr>
        <w:t xml:space="preserve">. 2018;27(1):24-29. </w:t>
      </w:r>
    </w:p>
    <w:p w14:paraId="0D567DD0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33.</w:t>
      </w:r>
      <w:r w:rsidRPr="00673986">
        <w:rPr>
          <w:noProof/>
        </w:rPr>
        <w:tab/>
        <w:t xml:space="preserve">Janati A, Sadeghi-Bazargani H, Hasanpoor E, Sokhanvar M, HaghGoshyie E, Salehi A. Emergency response of Iranian hospitals against disasters: a practical framework for improvement. </w:t>
      </w:r>
      <w:r w:rsidRPr="00673986">
        <w:rPr>
          <w:i/>
          <w:noProof/>
        </w:rPr>
        <w:t>Disaster Medicine and Public Health Preparedness</w:t>
      </w:r>
      <w:r w:rsidRPr="00673986">
        <w:rPr>
          <w:noProof/>
        </w:rPr>
        <w:t xml:space="preserve">. 2018;12(2):166-171. </w:t>
      </w:r>
    </w:p>
    <w:p w14:paraId="76F2CDD9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34.</w:t>
      </w:r>
      <w:r w:rsidRPr="00673986">
        <w:rPr>
          <w:noProof/>
        </w:rPr>
        <w:tab/>
        <w:t xml:space="preserve">Jenckes MW, Catlett CL, Hsu EB, et al. Development of evaluation modules for use in hospital disaster drills. </w:t>
      </w:r>
      <w:r w:rsidRPr="00673986">
        <w:rPr>
          <w:i/>
          <w:noProof/>
        </w:rPr>
        <w:t>American Journal of Disaster Medicine</w:t>
      </w:r>
      <w:r w:rsidRPr="00673986">
        <w:rPr>
          <w:noProof/>
        </w:rPr>
        <w:t xml:space="preserve">. 2007;2(2):87-95. </w:t>
      </w:r>
    </w:p>
    <w:p w14:paraId="26C51584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lastRenderedPageBreak/>
        <w:t>135.</w:t>
      </w:r>
      <w:r w:rsidRPr="00673986">
        <w:rPr>
          <w:noProof/>
        </w:rPr>
        <w:tab/>
        <w:t xml:space="preserve">Jenkins JL, McCarthy ML, Sauer LM, et al. Mass-casualty triage: time for an evidence-based approach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08;23(1):3-8. </w:t>
      </w:r>
    </w:p>
    <w:p w14:paraId="67B7939C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36.</w:t>
      </w:r>
      <w:r w:rsidRPr="00673986">
        <w:rPr>
          <w:noProof/>
        </w:rPr>
        <w:tab/>
        <w:t xml:space="preserve">Joho BS, Lozano D, Pagella P, Wargo M, Amani H. Burn disaster-management planning: a preparedness tool kit. </w:t>
      </w:r>
      <w:r w:rsidRPr="00673986">
        <w:rPr>
          <w:i/>
          <w:noProof/>
        </w:rPr>
        <w:t>Journal of Burn Care &amp; Research</w:t>
      </w:r>
      <w:r w:rsidRPr="00673986">
        <w:rPr>
          <w:noProof/>
        </w:rPr>
        <w:t xml:space="preserve">. 2014;35(4):e205-e216. </w:t>
      </w:r>
    </w:p>
    <w:p w14:paraId="4EDA1CFD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37.</w:t>
      </w:r>
      <w:r w:rsidRPr="00673986">
        <w:rPr>
          <w:noProof/>
        </w:rPr>
        <w:tab/>
        <w:t xml:space="preserve">Jones N, White ML, Tofil N, et al. Randomized trial comparing two mass casualty triage systems (JumpSTART versus SALT) in a pediatric simulated mass casualty event. </w:t>
      </w:r>
      <w:r w:rsidRPr="00673986">
        <w:rPr>
          <w:i/>
          <w:noProof/>
        </w:rPr>
        <w:t>Prehospital Emergency Care</w:t>
      </w:r>
      <w:r w:rsidRPr="00673986">
        <w:rPr>
          <w:noProof/>
        </w:rPr>
        <w:t xml:space="preserve">. 2014;18(3):417-423. </w:t>
      </w:r>
    </w:p>
    <w:p w14:paraId="09A275B7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38.</w:t>
      </w:r>
      <w:r w:rsidRPr="00673986">
        <w:rPr>
          <w:noProof/>
        </w:rPr>
        <w:tab/>
        <w:t xml:space="preserve">Juffermans J, Bierens JJ. Recurrent medical response problems during five recent disasters in the Netherlands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10;25(2):127-136. </w:t>
      </w:r>
    </w:p>
    <w:p w14:paraId="0E88D8AB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39.</w:t>
      </w:r>
      <w:r w:rsidRPr="00673986">
        <w:rPr>
          <w:noProof/>
        </w:rPr>
        <w:tab/>
        <w:t xml:space="preserve">Kanter RK. Strategies to improve pediatric disaster surge response: potential mortality reduction and tradeoffs. </w:t>
      </w:r>
      <w:r w:rsidRPr="00673986">
        <w:rPr>
          <w:i/>
          <w:noProof/>
        </w:rPr>
        <w:t>Critical Care Medicine</w:t>
      </w:r>
      <w:r w:rsidRPr="00673986">
        <w:rPr>
          <w:noProof/>
        </w:rPr>
        <w:t xml:space="preserve">. 2007;35(12):2837-2842. </w:t>
      </w:r>
    </w:p>
    <w:p w14:paraId="43DAE0C5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40.</w:t>
      </w:r>
      <w:r w:rsidRPr="00673986">
        <w:rPr>
          <w:noProof/>
        </w:rPr>
        <w:tab/>
        <w:t xml:space="preserve">Kearns RD, Marcozzi DE, Barry N, Rubinson L, Hultman CS, Rich PB. Disaster preparedness and response for the burn mass casualty incident in the twenty-first century. </w:t>
      </w:r>
      <w:r w:rsidRPr="00673986">
        <w:rPr>
          <w:i/>
          <w:noProof/>
        </w:rPr>
        <w:t>Clinics in Plastic Surgery</w:t>
      </w:r>
      <w:r w:rsidRPr="00673986">
        <w:rPr>
          <w:noProof/>
        </w:rPr>
        <w:t xml:space="preserve">. 2017;44(3):441-449. </w:t>
      </w:r>
    </w:p>
    <w:p w14:paraId="7870E5BC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41.</w:t>
      </w:r>
      <w:r w:rsidRPr="00673986">
        <w:rPr>
          <w:noProof/>
        </w:rPr>
        <w:tab/>
        <w:t xml:space="preserve">Kearns RD, Skarote MB, Peterson J, Hubble MW, Winslow JE. Creating a state medical response system for medical disaster management: the North Carolina experience. </w:t>
      </w:r>
      <w:r w:rsidRPr="00673986">
        <w:rPr>
          <w:i/>
          <w:noProof/>
        </w:rPr>
        <w:t>Southern Medical Journal</w:t>
      </w:r>
      <w:r w:rsidRPr="00673986">
        <w:rPr>
          <w:noProof/>
        </w:rPr>
        <w:t xml:space="preserve">. 2014;107(9):540-548. </w:t>
      </w:r>
    </w:p>
    <w:p w14:paraId="41ACDA2A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42.</w:t>
      </w:r>
      <w:r w:rsidRPr="00673986">
        <w:rPr>
          <w:noProof/>
        </w:rPr>
        <w:tab/>
        <w:t xml:space="preserve">Kleber C, Cwojdzinski D, Strehl M, Poloczek S, Haas NP. Results of in-hospital triage in 17 mass casualty trainings: underestimation of life-threatening injuries and need for re-triage. </w:t>
      </w:r>
      <w:r w:rsidRPr="00673986">
        <w:rPr>
          <w:i/>
          <w:noProof/>
        </w:rPr>
        <w:t>American Journal of Disaster Medicine</w:t>
      </w:r>
      <w:r w:rsidRPr="00673986">
        <w:rPr>
          <w:noProof/>
        </w:rPr>
        <w:t xml:space="preserve">. 2013;8(1):5-11. </w:t>
      </w:r>
    </w:p>
    <w:p w14:paraId="3DD9FBBB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43.</w:t>
      </w:r>
      <w:r w:rsidRPr="00673986">
        <w:rPr>
          <w:noProof/>
        </w:rPr>
        <w:tab/>
        <w:t xml:space="preserve">Knotts KE, Etengoff S, Barber K, Golden IJ. Casualty collection in mass-casualty incidents: a better method for finding proverbial needles in a haystack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06;21(6):459-464. </w:t>
      </w:r>
    </w:p>
    <w:p w14:paraId="66389B72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44.</w:t>
      </w:r>
      <w:r w:rsidRPr="00673986">
        <w:rPr>
          <w:noProof/>
        </w:rPr>
        <w:tab/>
        <w:t xml:space="preserve">Leahy NE, Yurt RW, Lazar EJ, et al. Burn disaster response planning in New York City: updated recommendations for best practices. </w:t>
      </w:r>
      <w:r w:rsidRPr="00673986">
        <w:rPr>
          <w:i/>
          <w:noProof/>
        </w:rPr>
        <w:t>Journal of Burn Care &amp; Research</w:t>
      </w:r>
      <w:r w:rsidRPr="00673986">
        <w:rPr>
          <w:noProof/>
        </w:rPr>
        <w:t xml:space="preserve">. 2012;33(5):587-594. </w:t>
      </w:r>
    </w:p>
    <w:p w14:paraId="1C02CABD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45.</w:t>
      </w:r>
      <w:r w:rsidRPr="00673986">
        <w:rPr>
          <w:noProof/>
        </w:rPr>
        <w:tab/>
        <w:t xml:space="preserve">Lerner EB, O'connor RE, Schwartz R, et al. Blast-related injuries from terrorism: an international perspective. </w:t>
      </w:r>
      <w:r w:rsidRPr="00673986">
        <w:rPr>
          <w:i/>
          <w:noProof/>
        </w:rPr>
        <w:t>Prehospital Emergency Care</w:t>
      </w:r>
      <w:r w:rsidRPr="00673986">
        <w:rPr>
          <w:noProof/>
        </w:rPr>
        <w:t xml:space="preserve">. 2007;11(2):137-153. </w:t>
      </w:r>
    </w:p>
    <w:p w14:paraId="0298112B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46.</w:t>
      </w:r>
      <w:r w:rsidRPr="00673986">
        <w:rPr>
          <w:noProof/>
        </w:rPr>
        <w:tab/>
        <w:t xml:space="preserve">Liebergall MH, Braverman N, Shapira SC, Rotem OP, Soudry I, Mor-Yosef S. Role of nurses in a university hospital during mass casualty events. </w:t>
      </w:r>
      <w:r w:rsidRPr="00673986">
        <w:rPr>
          <w:i/>
          <w:noProof/>
        </w:rPr>
        <w:t>American Journal of Critical Care</w:t>
      </w:r>
      <w:r w:rsidRPr="00673986">
        <w:rPr>
          <w:noProof/>
        </w:rPr>
        <w:t xml:space="preserve">. 2007;16(5):480-484. </w:t>
      </w:r>
    </w:p>
    <w:p w14:paraId="4040AA71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47.</w:t>
      </w:r>
      <w:r w:rsidRPr="00673986">
        <w:rPr>
          <w:noProof/>
        </w:rPr>
        <w:tab/>
        <w:t xml:space="preserve">Little M, Cooper J, Gope M, et al. ‘Lessons learned’: A comparative case study analysis of an emergency department response to two burns disasters. </w:t>
      </w:r>
      <w:r w:rsidRPr="00673986">
        <w:rPr>
          <w:i/>
          <w:noProof/>
        </w:rPr>
        <w:t>Emergency Medicine Australasia</w:t>
      </w:r>
      <w:r w:rsidRPr="00673986">
        <w:rPr>
          <w:noProof/>
        </w:rPr>
        <w:t xml:space="preserve">. 2012;24(4):420-429. </w:t>
      </w:r>
    </w:p>
    <w:p w14:paraId="771E17C3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48.</w:t>
      </w:r>
      <w:r w:rsidRPr="00673986">
        <w:rPr>
          <w:noProof/>
        </w:rPr>
        <w:tab/>
        <w:t xml:space="preserve">Lowe CG. Pediatric prehospital medicine in mass casualty incidents. </w:t>
      </w:r>
      <w:r w:rsidRPr="00673986">
        <w:rPr>
          <w:i/>
          <w:noProof/>
        </w:rPr>
        <w:t>Journal of Trauma and Acute Care Surgery</w:t>
      </w:r>
      <w:r w:rsidRPr="00673986">
        <w:rPr>
          <w:noProof/>
        </w:rPr>
        <w:t xml:space="preserve">. 2009;67(2):S161-S167. </w:t>
      </w:r>
    </w:p>
    <w:p w14:paraId="25DD8B81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49.</w:t>
      </w:r>
      <w:r w:rsidRPr="00673986">
        <w:rPr>
          <w:noProof/>
        </w:rPr>
        <w:tab/>
        <w:t xml:space="preserve">Lynn M, Gurr D, Memon A, Kaliff J. Management of conventional mass casualty incidents: ten commandments for hospital planning. </w:t>
      </w:r>
      <w:r w:rsidRPr="00673986">
        <w:rPr>
          <w:i/>
          <w:noProof/>
        </w:rPr>
        <w:t>Journal of Burn Care &amp; Research</w:t>
      </w:r>
      <w:r w:rsidRPr="00673986">
        <w:rPr>
          <w:noProof/>
        </w:rPr>
        <w:t xml:space="preserve">. 2006;27(5):649-658. </w:t>
      </w:r>
    </w:p>
    <w:p w14:paraId="37E8C1CE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50.</w:t>
      </w:r>
      <w:r w:rsidRPr="00673986">
        <w:rPr>
          <w:noProof/>
        </w:rPr>
        <w:tab/>
        <w:t xml:space="preserve">Madzimbamuto F. A hospital response to a soccer stadium stampede in Zimbabwe. </w:t>
      </w:r>
      <w:r w:rsidRPr="00673986">
        <w:rPr>
          <w:i/>
          <w:noProof/>
        </w:rPr>
        <w:t>Emergency Medicine Journal</w:t>
      </w:r>
      <w:r w:rsidRPr="00673986">
        <w:rPr>
          <w:noProof/>
        </w:rPr>
        <w:t xml:space="preserve">. 2003;20(6):556-559. </w:t>
      </w:r>
    </w:p>
    <w:p w14:paraId="577D26D8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51.</w:t>
      </w:r>
      <w:r w:rsidRPr="00673986">
        <w:rPr>
          <w:noProof/>
        </w:rPr>
        <w:tab/>
        <w:t xml:space="preserve">Moser Jr R, Connelly C, Baker L, et al. Development of a state medical surge plan, Part II: Components of a medical surge plan. </w:t>
      </w:r>
      <w:r w:rsidRPr="00673986">
        <w:rPr>
          <w:i/>
          <w:noProof/>
        </w:rPr>
        <w:t>Disaster Management &amp; Response</w:t>
      </w:r>
      <w:r w:rsidRPr="00673986">
        <w:rPr>
          <w:noProof/>
        </w:rPr>
        <w:t xml:space="preserve">. 2006;4(1):19-24. </w:t>
      </w:r>
    </w:p>
    <w:p w14:paraId="0AEB8A9A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52.</w:t>
      </w:r>
      <w:r w:rsidRPr="00673986">
        <w:rPr>
          <w:noProof/>
        </w:rPr>
        <w:tab/>
        <w:t xml:space="preserve">Nekoie-Moghadam M, Kurland L, Moosazadeh M, Ingrassia PL, Della Corte F, Djalali A. Tools and checklists used for the evaluation of hospital disaster preparedness: a systematic review. </w:t>
      </w:r>
      <w:r w:rsidRPr="00673986">
        <w:rPr>
          <w:i/>
          <w:noProof/>
        </w:rPr>
        <w:t>Disaster Medicine and Public Health Preparedness</w:t>
      </w:r>
      <w:r w:rsidRPr="00673986">
        <w:rPr>
          <w:noProof/>
        </w:rPr>
        <w:t xml:space="preserve">. 2016;10(5):781-788. </w:t>
      </w:r>
    </w:p>
    <w:p w14:paraId="32A31AFD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53.</w:t>
      </w:r>
      <w:r w:rsidRPr="00673986">
        <w:rPr>
          <w:noProof/>
        </w:rPr>
        <w:tab/>
        <w:t xml:space="preserve">O'Neill PA. The ABC's of disaster response. </w:t>
      </w:r>
      <w:r w:rsidRPr="00673986">
        <w:rPr>
          <w:i/>
          <w:noProof/>
        </w:rPr>
        <w:t>Scandinavian Journal of Surgery</w:t>
      </w:r>
      <w:r w:rsidRPr="00673986">
        <w:rPr>
          <w:noProof/>
        </w:rPr>
        <w:t xml:space="preserve">. 2005;94(4):259-266. </w:t>
      </w:r>
    </w:p>
    <w:p w14:paraId="1A4432BA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lastRenderedPageBreak/>
        <w:t>154.</w:t>
      </w:r>
      <w:r w:rsidRPr="00673986">
        <w:rPr>
          <w:noProof/>
        </w:rPr>
        <w:tab/>
        <w:t xml:space="preserve">Rebmann T, McPhee K, Osborne L, Gillen DP, Haas GA. Best practices for healthcare facility and regional stockpile maintenance and sustainment: a literature review. </w:t>
      </w:r>
      <w:r w:rsidRPr="00673986">
        <w:rPr>
          <w:i/>
          <w:noProof/>
        </w:rPr>
        <w:t>Health Security</w:t>
      </w:r>
      <w:r w:rsidRPr="00673986">
        <w:rPr>
          <w:noProof/>
        </w:rPr>
        <w:t xml:space="preserve">. 2017;15(4):409-417. </w:t>
      </w:r>
    </w:p>
    <w:p w14:paraId="46273A9E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55.</w:t>
      </w:r>
      <w:r w:rsidRPr="00673986">
        <w:rPr>
          <w:noProof/>
        </w:rPr>
        <w:tab/>
        <w:t xml:space="preserve">Rimstad R, Braut GS. Literature review on medical incident command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15;30(2):205-215. </w:t>
      </w:r>
    </w:p>
    <w:p w14:paraId="05493CEC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56.</w:t>
      </w:r>
      <w:r w:rsidRPr="00673986">
        <w:rPr>
          <w:noProof/>
        </w:rPr>
        <w:tab/>
        <w:t xml:space="preserve">Roccaforte JD, Cushman JG. Disaster preparedness, triage, and surge capacity for hospital definitive care areas: optimizing outcomes when demands exceed resources. </w:t>
      </w:r>
      <w:r w:rsidRPr="00673986">
        <w:rPr>
          <w:i/>
          <w:noProof/>
        </w:rPr>
        <w:t>Anesthesiology Clinics</w:t>
      </w:r>
      <w:r w:rsidRPr="00673986">
        <w:rPr>
          <w:noProof/>
        </w:rPr>
        <w:t xml:space="preserve">. 2007;25(1):161-177. </w:t>
      </w:r>
    </w:p>
    <w:p w14:paraId="22993C03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57.</w:t>
      </w:r>
      <w:r w:rsidRPr="00673986">
        <w:rPr>
          <w:noProof/>
        </w:rPr>
        <w:tab/>
        <w:t xml:space="preserve">Rubinson L, Hick JL, Hanfling DG, et al. Definitive care for the critically ill during a disaster: A framework for optimizing critical care surge capacity: From a Task Force for Mass Critical Care summit meeting, January 26–27, 2007, Chicago, IL. </w:t>
      </w:r>
      <w:r w:rsidRPr="00673986">
        <w:rPr>
          <w:i/>
          <w:noProof/>
        </w:rPr>
        <w:t>Chest</w:t>
      </w:r>
      <w:r w:rsidRPr="00673986">
        <w:rPr>
          <w:noProof/>
        </w:rPr>
        <w:t xml:space="preserve">. 2008;133(5):18S-31S. </w:t>
      </w:r>
    </w:p>
    <w:p w14:paraId="76AE997F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58.</w:t>
      </w:r>
      <w:r w:rsidRPr="00673986">
        <w:rPr>
          <w:noProof/>
        </w:rPr>
        <w:tab/>
        <w:t xml:space="preserve">Savoia E, Biddinger PD, Burstein J, Stoto MA. Inter-agency communication and operations capabilities during a hospital functional exercise: reliability and validity of a measurement tool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10;25(1):52-58. </w:t>
      </w:r>
    </w:p>
    <w:p w14:paraId="6AFC5FAA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59.</w:t>
      </w:r>
      <w:r w:rsidRPr="00673986">
        <w:rPr>
          <w:noProof/>
        </w:rPr>
        <w:tab/>
        <w:t xml:space="preserve">Seaton MG, Maier A, Sachdeva S, et al. A framework for integrating information resources for chemical emergency management and response. </w:t>
      </w:r>
      <w:r w:rsidRPr="00673986">
        <w:rPr>
          <w:i/>
          <w:noProof/>
        </w:rPr>
        <w:t>American Journal of Disaster Medicine</w:t>
      </w:r>
      <w:r w:rsidRPr="00673986">
        <w:rPr>
          <w:noProof/>
        </w:rPr>
        <w:t xml:space="preserve">. 2019;14(1):33. </w:t>
      </w:r>
    </w:p>
    <w:p w14:paraId="65F9DFD7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60.</w:t>
      </w:r>
      <w:r w:rsidRPr="00673986">
        <w:rPr>
          <w:noProof/>
        </w:rPr>
        <w:tab/>
        <w:t xml:space="preserve">Seifman M, Ek EW, Menezes H, Rozen WM, Whitaker IS, Cleland HJ. Bushfire disaster burn casualty management: the Australian “Black Saturday” bushfire experience. </w:t>
      </w:r>
      <w:r w:rsidRPr="00673986">
        <w:rPr>
          <w:i/>
          <w:noProof/>
        </w:rPr>
        <w:t>Annals of Plastic Surgery</w:t>
      </w:r>
      <w:r w:rsidRPr="00673986">
        <w:rPr>
          <w:noProof/>
        </w:rPr>
        <w:t xml:space="preserve">. 2011;67(5):460-463. </w:t>
      </w:r>
    </w:p>
    <w:p w14:paraId="24BF230F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61.</w:t>
      </w:r>
      <w:r w:rsidRPr="00673986">
        <w:rPr>
          <w:noProof/>
        </w:rPr>
        <w:tab/>
        <w:t xml:space="preserve">Shah AA, Rehman A, Sayyed RH, et al. Impact of a predefined hospital mass casualty response plan in a limited resource setting with no pre-hospital care system. </w:t>
      </w:r>
      <w:r w:rsidRPr="00673986">
        <w:rPr>
          <w:i/>
          <w:noProof/>
        </w:rPr>
        <w:t>Injury</w:t>
      </w:r>
      <w:r w:rsidRPr="00673986">
        <w:rPr>
          <w:noProof/>
        </w:rPr>
        <w:t xml:space="preserve">. 2015;46(1):156-161. </w:t>
      </w:r>
    </w:p>
    <w:p w14:paraId="3BAD382F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62.</w:t>
      </w:r>
      <w:r w:rsidRPr="00673986">
        <w:rPr>
          <w:noProof/>
        </w:rPr>
        <w:tab/>
        <w:t xml:space="preserve">Shahrestanaki YA, Khankeh H, Masoumi G, Hosseini M. What structural factors influencing emergency and disaster medical response teams? A comparative review study. </w:t>
      </w:r>
      <w:r w:rsidRPr="00673986">
        <w:rPr>
          <w:i/>
          <w:noProof/>
        </w:rPr>
        <w:t>Journal of Education and Health Promotion</w:t>
      </w:r>
      <w:r w:rsidRPr="00673986">
        <w:rPr>
          <w:noProof/>
        </w:rPr>
        <w:t>. 2019;8</w:t>
      </w:r>
    </w:p>
    <w:p w14:paraId="789E3790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63.</w:t>
      </w:r>
      <w:r w:rsidRPr="00673986">
        <w:rPr>
          <w:noProof/>
        </w:rPr>
        <w:tab/>
        <w:t xml:space="preserve">Shartar SE, Moore BL, Wood LM. Developing a Mass Casualty Surge Capacity Protocol for Emergency Medical Services to Use for Patient Distribution. </w:t>
      </w:r>
      <w:r w:rsidRPr="00673986">
        <w:rPr>
          <w:i/>
          <w:noProof/>
        </w:rPr>
        <w:t>Southern Medical Journal</w:t>
      </w:r>
      <w:r w:rsidRPr="00673986">
        <w:rPr>
          <w:noProof/>
        </w:rPr>
        <w:t xml:space="preserve">. 2017;110(12):792-795. </w:t>
      </w:r>
    </w:p>
    <w:p w14:paraId="049D830E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64.</w:t>
      </w:r>
      <w:r w:rsidRPr="00673986">
        <w:rPr>
          <w:noProof/>
        </w:rPr>
        <w:tab/>
        <w:t xml:space="preserve">Shooshtari S, Tofighi S, Abbasi S. Benefits, barriers, and limitations on the use of Hospital Incident Command System. </w:t>
      </w:r>
      <w:r w:rsidRPr="00673986">
        <w:rPr>
          <w:i/>
          <w:noProof/>
        </w:rPr>
        <w:t xml:space="preserve">Journal of Research in Medical Sciences </w:t>
      </w:r>
      <w:r w:rsidRPr="00673986">
        <w:rPr>
          <w:noProof/>
        </w:rPr>
        <w:t>2017;22:36. doi:10.4103/1735-1995.202146</w:t>
      </w:r>
    </w:p>
    <w:p w14:paraId="4E6196E7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65.</w:t>
      </w:r>
      <w:r w:rsidRPr="00673986">
        <w:rPr>
          <w:noProof/>
        </w:rPr>
        <w:tab/>
        <w:t xml:space="preserve">Silvestri S, Field A, Mangalat N, et al. Comparison of START and SALT triage methodologies to reference standard definitions and to a field mass casualty simulation. </w:t>
      </w:r>
      <w:r w:rsidRPr="00673986">
        <w:rPr>
          <w:i/>
          <w:noProof/>
        </w:rPr>
        <w:t>American Journal of Disaster Medicine</w:t>
      </w:r>
      <w:r w:rsidRPr="00673986">
        <w:rPr>
          <w:noProof/>
        </w:rPr>
        <w:t xml:space="preserve">. 2017;12(1):27-33. </w:t>
      </w:r>
    </w:p>
    <w:p w14:paraId="47CA2D00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66.</w:t>
      </w:r>
      <w:r w:rsidRPr="00673986">
        <w:rPr>
          <w:noProof/>
        </w:rPr>
        <w:tab/>
        <w:t xml:space="preserve">Smith D, Paturas J, Tomassoni A, Albanese J. Resource allocation: An approach for enhancing hospital resiliency. </w:t>
      </w:r>
      <w:r w:rsidRPr="00673986">
        <w:rPr>
          <w:i/>
          <w:noProof/>
        </w:rPr>
        <w:t>Journal of Business Continuity &amp; Emergency Planning</w:t>
      </w:r>
      <w:r w:rsidRPr="00673986">
        <w:rPr>
          <w:noProof/>
        </w:rPr>
        <w:t xml:space="preserve">. 2011;5(2):140-149. </w:t>
      </w:r>
    </w:p>
    <w:p w14:paraId="0CC49F9B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67.</w:t>
      </w:r>
      <w:r w:rsidRPr="00673986">
        <w:rPr>
          <w:noProof/>
        </w:rPr>
        <w:tab/>
        <w:t xml:space="preserve">Soffer D, Klausner J, Bar-Zohar D, et al. Usage of blood products in multiple-casualty incidents: the experience of a level I trauma center in Israel. </w:t>
      </w:r>
      <w:r w:rsidRPr="00673986">
        <w:rPr>
          <w:i/>
          <w:noProof/>
        </w:rPr>
        <w:t>Archives of Surgery</w:t>
      </w:r>
      <w:r w:rsidRPr="00673986">
        <w:rPr>
          <w:noProof/>
        </w:rPr>
        <w:t xml:space="preserve">. 2008;143(10):983-989. </w:t>
      </w:r>
    </w:p>
    <w:p w14:paraId="3F128ECA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68.</w:t>
      </w:r>
      <w:r w:rsidRPr="00673986">
        <w:rPr>
          <w:noProof/>
        </w:rPr>
        <w:tab/>
        <w:t xml:space="preserve">Stander M, Wallis LA, Smith WP. Hospital disaster planning in the Western cape, South Africa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11;26(4):283-288. </w:t>
      </w:r>
    </w:p>
    <w:p w14:paraId="0263120D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69.</w:t>
      </w:r>
      <w:r w:rsidRPr="00673986">
        <w:rPr>
          <w:noProof/>
        </w:rPr>
        <w:tab/>
        <w:t xml:space="preserve">Tami G, Bruria A, Fabiana E, Tami C, Tali A, Limor A-D. An after-action review tool for EDs: learning from mass casualty incidents. </w:t>
      </w:r>
      <w:r w:rsidRPr="00673986">
        <w:rPr>
          <w:i/>
          <w:noProof/>
        </w:rPr>
        <w:t>The American Journal of Emergency Medicine</w:t>
      </w:r>
      <w:r w:rsidRPr="00673986">
        <w:rPr>
          <w:noProof/>
        </w:rPr>
        <w:t xml:space="preserve">. 2013;31(5):798-802. </w:t>
      </w:r>
    </w:p>
    <w:p w14:paraId="1C618DFC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70.</w:t>
      </w:r>
      <w:r w:rsidRPr="00673986">
        <w:rPr>
          <w:noProof/>
        </w:rPr>
        <w:tab/>
        <w:t xml:space="preserve">Thomas TL, Hsu EB, Kim HK, Colli S, Arana G, Green GB. The incident command system in disasters: evaluation methods for a hospital-based exercise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05;20(1):14-23. </w:t>
      </w:r>
    </w:p>
    <w:p w14:paraId="7BD19B6F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71.</w:t>
      </w:r>
      <w:r w:rsidRPr="00673986">
        <w:rPr>
          <w:noProof/>
        </w:rPr>
        <w:tab/>
        <w:t xml:space="preserve">Veenema TG, Toke J. When standards of care change in mass-casualty events. </w:t>
      </w:r>
      <w:r w:rsidRPr="00673986">
        <w:rPr>
          <w:i/>
          <w:noProof/>
        </w:rPr>
        <w:t>The American Journal of Nursing</w:t>
      </w:r>
      <w:r w:rsidRPr="00673986">
        <w:rPr>
          <w:noProof/>
        </w:rPr>
        <w:t xml:space="preserve">. 2007;107(9):72A-72F. </w:t>
      </w:r>
    </w:p>
    <w:p w14:paraId="525A10E4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72.</w:t>
      </w:r>
      <w:r w:rsidRPr="00673986">
        <w:rPr>
          <w:noProof/>
        </w:rPr>
        <w:tab/>
        <w:t xml:space="preserve">Wachira BW, Abdalla RO, Wallis LA. Westgate shootings: an emergency department approach to a mass-casualty incident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14;29(5):538-541. </w:t>
      </w:r>
    </w:p>
    <w:p w14:paraId="7AA227E2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lastRenderedPageBreak/>
        <w:t>173.</w:t>
      </w:r>
      <w:r w:rsidRPr="00673986">
        <w:rPr>
          <w:noProof/>
        </w:rPr>
        <w:tab/>
        <w:t xml:space="preserve">Weyand JS, Junck E, Kang CS, Heiner JD. Security, violent events, and anticipated surge capabilities of emergency departments in washington state. </w:t>
      </w:r>
      <w:r w:rsidRPr="00673986">
        <w:rPr>
          <w:i/>
          <w:noProof/>
        </w:rPr>
        <w:t>Western Journal of Emergency Medicine</w:t>
      </w:r>
      <w:r w:rsidRPr="00673986">
        <w:rPr>
          <w:noProof/>
        </w:rPr>
        <w:t xml:space="preserve">. 2017;18(3):466. </w:t>
      </w:r>
    </w:p>
    <w:p w14:paraId="068B4567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74.</w:t>
      </w:r>
      <w:r w:rsidRPr="00673986">
        <w:rPr>
          <w:noProof/>
        </w:rPr>
        <w:tab/>
        <w:t xml:space="preserve">Wild J, Maher J, Frazee RC, et al. The Fort Hood massacre: lessons learned from a high profile mass casualty. </w:t>
      </w:r>
      <w:r w:rsidRPr="00673986">
        <w:rPr>
          <w:i/>
          <w:noProof/>
        </w:rPr>
        <w:t>Journal of Trauma and Acute Care Surgery</w:t>
      </w:r>
      <w:r w:rsidRPr="00673986">
        <w:rPr>
          <w:noProof/>
        </w:rPr>
        <w:t xml:space="preserve">. 2012;72(6):1709-1713. </w:t>
      </w:r>
    </w:p>
    <w:p w14:paraId="76E595A9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75.</w:t>
      </w:r>
      <w:r w:rsidRPr="00673986">
        <w:rPr>
          <w:noProof/>
        </w:rPr>
        <w:tab/>
        <w:t>Organization WH. A systematic review of public health emergency operations centres (EOC): December 2013. 2014.</w:t>
      </w:r>
    </w:p>
    <w:p w14:paraId="48E425BF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76.</w:t>
      </w:r>
      <w:r w:rsidRPr="00673986">
        <w:rPr>
          <w:noProof/>
        </w:rPr>
        <w:tab/>
        <w:t xml:space="preserve">Wurmb T, Schorscher N, Justice P, et al. Structured analysis, evaluation and report of the emergency response to a terrorist attack in Wuerzburg, Germany using a new template of standardised quality indicators. </w:t>
      </w:r>
      <w:r w:rsidRPr="00673986">
        <w:rPr>
          <w:i/>
          <w:noProof/>
        </w:rPr>
        <w:t>Scandinavian Journal of Trauma, Resuscitation and Emergency Medicine</w:t>
      </w:r>
      <w:r w:rsidRPr="00673986">
        <w:rPr>
          <w:noProof/>
        </w:rPr>
        <w:t xml:space="preserve">. 2018;26(1):1-15. </w:t>
      </w:r>
    </w:p>
    <w:p w14:paraId="089348C2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77.</w:t>
      </w:r>
      <w:r w:rsidRPr="00673986">
        <w:rPr>
          <w:noProof/>
        </w:rPr>
        <w:tab/>
        <w:t xml:space="preserve">Xu M, Li S-X. Analysis of good practice of public health Emergency Operations Centers. </w:t>
      </w:r>
      <w:r w:rsidRPr="00673986">
        <w:rPr>
          <w:i/>
          <w:noProof/>
        </w:rPr>
        <w:t>Asian Pacific Journal of Tropical Medicine</w:t>
      </w:r>
      <w:r w:rsidRPr="00673986">
        <w:rPr>
          <w:noProof/>
        </w:rPr>
        <w:t xml:space="preserve">. 2015;8(8):677-682. </w:t>
      </w:r>
    </w:p>
    <w:p w14:paraId="5D2812A5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78.</w:t>
      </w:r>
      <w:r w:rsidRPr="00673986">
        <w:rPr>
          <w:noProof/>
        </w:rPr>
        <w:tab/>
        <w:t xml:space="preserve">Zafar H, Jawad A, Shamim MS, et al. Terrorist bombings: medical response in a developing country. </w:t>
      </w:r>
      <w:r w:rsidRPr="00673986">
        <w:rPr>
          <w:i/>
          <w:noProof/>
        </w:rPr>
        <w:t>Journal of the Pakistan Medical Association</w:t>
      </w:r>
      <w:r w:rsidRPr="00673986">
        <w:rPr>
          <w:noProof/>
        </w:rPr>
        <w:t xml:space="preserve">. 2011;61(6):561. </w:t>
      </w:r>
    </w:p>
    <w:p w14:paraId="79E61C9F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79.</w:t>
      </w:r>
      <w:r w:rsidRPr="00673986">
        <w:rPr>
          <w:noProof/>
        </w:rPr>
        <w:tab/>
        <w:t xml:space="preserve">Zane RD, Prestipino AL. Implementing the Hospital Emergency Incident Command System: an integrated delivery system's experience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04;19(4):311-317. </w:t>
      </w:r>
    </w:p>
    <w:p w14:paraId="5CF12023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80.</w:t>
      </w:r>
      <w:r w:rsidRPr="00673986">
        <w:rPr>
          <w:noProof/>
        </w:rPr>
        <w:tab/>
        <w:t xml:space="preserve">Zhong S, Clark M, Hou X-Y, Zang Y, FitzGerald G. Development of key indicators of hospital resilience: a modified Delphi study. </w:t>
      </w:r>
      <w:r w:rsidRPr="00673986">
        <w:rPr>
          <w:i/>
          <w:noProof/>
        </w:rPr>
        <w:t>Journal of Health Services Research &amp; Policy</w:t>
      </w:r>
      <w:r w:rsidRPr="00673986">
        <w:rPr>
          <w:noProof/>
        </w:rPr>
        <w:t xml:space="preserve">. 2015;20(2):74-82. </w:t>
      </w:r>
    </w:p>
    <w:p w14:paraId="6CBEA2B1" w14:textId="77777777" w:rsidR="00673986" w:rsidRPr="00673986" w:rsidRDefault="00673986" w:rsidP="00673986">
      <w:pPr>
        <w:pStyle w:val="EndNoteBibliography"/>
        <w:rPr>
          <w:noProof/>
        </w:rPr>
      </w:pPr>
      <w:r w:rsidRPr="00673986">
        <w:rPr>
          <w:noProof/>
        </w:rPr>
        <w:t>181.</w:t>
      </w:r>
      <w:r w:rsidRPr="00673986">
        <w:rPr>
          <w:noProof/>
        </w:rPr>
        <w:tab/>
        <w:t xml:space="preserve">Zoraster RM, Chidester C, Koenig W. Field triage and patient maldistribution in a mass-casualty incident. </w:t>
      </w:r>
      <w:r w:rsidRPr="00673986">
        <w:rPr>
          <w:i/>
          <w:noProof/>
        </w:rPr>
        <w:t>Prehospital and Disaster Medicine</w:t>
      </w:r>
      <w:r w:rsidRPr="00673986">
        <w:rPr>
          <w:noProof/>
        </w:rPr>
        <w:t xml:space="preserve">. 2007;22(3):224-229. </w:t>
      </w:r>
    </w:p>
    <w:p w14:paraId="3BFDE6D9" w14:textId="031C38E0" w:rsidR="0010614E" w:rsidRPr="00E02EBF" w:rsidRDefault="00B918C7">
      <w:pPr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fldChar w:fldCharType="end"/>
      </w:r>
    </w:p>
    <w:sectPr w:rsidR="0010614E" w:rsidRPr="00E02EBF" w:rsidSect="00E02EBF">
      <w:headerReference w:type="even" r:id="rId7"/>
      <w:headerReference w:type="default" r:id="rId8"/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DB8166E" w14:textId="77777777" w:rsidR="000C0630" w:rsidRDefault="000C0630" w:rsidP="00792C37">
      <w:r>
        <w:separator/>
      </w:r>
    </w:p>
  </w:endnote>
  <w:endnote w:type="continuationSeparator" w:id="0">
    <w:p w14:paraId="611737C1" w14:textId="77777777" w:rsidR="000C0630" w:rsidRDefault="000C0630" w:rsidP="00792C3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3458F0D" w14:textId="77777777" w:rsidR="000C0630" w:rsidRDefault="000C0630" w:rsidP="00792C37">
      <w:r>
        <w:separator/>
      </w:r>
    </w:p>
  </w:footnote>
  <w:footnote w:type="continuationSeparator" w:id="0">
    <w:p w14:paraId="47B9DC87" w14:textId="77777777" w:rsidR="000C0630" w:rsidRDefault="000C0630" w:rsidP="00792C3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131778139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56C01A69" w14:textId="0A798C0C" w:rsidR="00B918C7" w:rsidRDefault="00B918C7" w:rsidP="00270E92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1B262FDC" w14:textId="77777777" w:rsidR="00B918C7" w:rsidRDefault="00B918C7" w:rsidP="00B918C7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442751352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3B7567AE" w14:textId="703CF535" w:rsidR="00B918C7" w:rsidRDefault="00B918C7" w:rsidP="00270E92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3CF831D7" w14:textId="6A6DAA74" w:rsidR="00792C37" w:rsidRDefault="00792C37" w:rsidP="00B918C7">
    <w:pPr>
      <w:pStyle w:val="Header"/>
      <w:ind w:right="360"/>
    </w:pPr>
    <w:r>
      <w:t xml:space="preserve">Supplemental Table 2: </w:t>
    </w:r>
    <w:r w:rsidR="00B918C7" w:rsidRPr="0061760B">
      <w:rPr>
        <w:rFonts w:ascii="Times" w:hAnsi="Times" w:cs="Calibri"/>
        <w:b/>
      </w:rPr>
      <w:t>Characteristics of Included Studi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6F291C"/>
    <w:multiLevelType w:val="multilevel"/>
    <w:tmpl w:val="AD0AD33A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1" w15:restartNumberingAfterBreak="0">
    <w:nsid w:val="212257C2"/>
    <w:multiLevelType w:val="multilevel"/>
    <w:tmpl w:val="F1DC26FC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2" w15:restartNumberingAfterBreak="0">
    <w:nsid w:val="2CD9395D"/>
    <w:multiLevelType w:val="multilevel"/>
    <w:tmpl w:val="D304F53A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3" w15:restartNumberingAfterBreak="0">
    <w:nsid w:val="30614086"/>
    <w:multiLevelType w:val="multilevel"/>
    <w:tmpl w:val="18E21AD8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4" w15:restartNumberingAfterBreak="0">
    <w:nsid w:val="3D7B45C1"/>
    <w:multiLevelType w:val="multilevel"/>
    <w:tmpl w:val="7EB093F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55AB48B2"/>
    <w:multiLevelType w:val="multilevel"/>
    <w:tmpl w:val="36A6C80E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6" w15:restartNumberingAfterBreak="0">
    <w:nsid w:val="68974453"/>
    <w:multiLevelType w:val="multilevel"/>
    <w:tmpl w:val="E62EF6A4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7" w15:restartNumberingAfterBreak="0">
    <w:nsid w:val="6EDC2AAB"/>
    <w:multiLevelType w:val="hybridMultilevel"/>
    <w:tmpl w:val="27146D8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96C6940"/>
    <w:multiLevelType w:val="hybridMultilevel"/>
    <w:tmpl w:val="68B8CC2C"/>
    <w:lvl w:ilvl="0" w:tplc="5F2CAF8E">
      <w:numFmt w:val="bullet"/>
      <w:lvlText w:val=""/>
      <w:lvlJc w:val="left"/>
      <w:pPr>
        <w:ind w:left="720" w:hanging="360"/>
      </w:pPr>
      <w:rPr>
        <w:rFonts w:ascii="Symbol" w:eastAsia="Calibri" w:hAnsi="Symbol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D241E7A"/>
    <w:multiLevelType w:val="hybridMultilevel"/>
    <w:tmpl w:val="AF0600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482936391">
    <w:abstractNumId w:val="3"/>
  </w:num>
  <w:num w:numId="2" w16cid:durableId="1988044782">
    <w:abstractNumId w:val="1"/>
  </w:num>
  <w:num w:numId="3" w16cid:durableId="48919582">
    <w:abstractNumId w:val="0"/>
  </w:num>
  <w:num w:numId="4" w16cid:durableId="1730180144">
    <w:abstractNumId w:val="6"/>
  </w:num>
  <w:num w:numId="5" w16cid:durableId="2027975365">
    <w:abstractNumId w:val="5"/>
  </w:num>
  <w:num w:numId="6" w16cid:durableId="1019510096">
    <w:abstractNumId w:val="2"/>
  </w:num>
  <w:num w:numId="7" w16cid:durableId="2047750062">
    <w:abstractNumId w:val="4"/>
  </w:num>
  <w:num w:numId="8" w16cid:durableId="1960799567">
    <w:abstractNumId w:val="9"/>
  </w:num>
  <w:num w:numId="9" w16cid:durableId="1053887497">
    <w:abstractNumId w:val="7"/>
  </w:num>
  <w:num w:numId="10" w16cid:durableId="1932228333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8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vtedtx2hrstz2erp9c55axj9t2tp5pptfpp&quot;&gt;Review references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item&gt;121&lt;/item&gt;&lt;item&gt;122&lt;/item&gt;&lt;item&gt;123&lt;/item&gt;&lt;item&gt;124&lt;/item&gt;&lt;item&gt;125&lt;/item&gt;&lt;item&gt;126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1&lt;/item&gt;&lt;item&gt;142&lt;/item&gt;&lt;item&gt;143&lt;/item&gt;&lt;item&gt;144&lt;/item&gt;&lt;item&gt;145&lt;/item&gt;&lt;item&gt;146&lt;/item&gt;&lt;item&gt;147&lt;/item&gt;&lt;item&gt;148&lt;/item&gt;&lt;item&gt;149&lt;/item&gt;&lt;item&gt;150&lt;/item&gt;&lt;item&gt;151&lt;/item&gt;&lt;item&gt;152&lt;/item&gt;&lt;item&gt;153&lt;/item&gt;&lt;item&gt;154&lt;/item&gt;&lt;item&gt;155&lt;/item&gt;&lt;item&gt;156&lt;/item&gt;&lt;item&gt;157&lt;/item&gt;&lt;item&gt;158&lt;/item&gt;&lt;item&gt;159&lt;/item&gt;&lt;item&gt;160&lt;/item&gt;&lt;item&gt;161&lt;/item&gt;&lt;item&gt;162&lt;/item&gt;&lt;item&gt;163&lt;/item&gt;&lt;item&gt;164&lt;/item&gt;&lt;item&gt;165&lt;/item&gt;&lt;item&gt;166&lt;/item&gt;&lt;item&gt;167&lt;/item&gt;&lt;item&gt;168&lt;/item&gt;&lt;item&gt;169&lt;/item&gt;&lt;item&gt;170&lt;/item&gt;&lt;item&gt;171&lt;/item&gt;&lt;item&gt;172&lt;/item&gt;&lt;item&gt;173&lt;/item&gt;&lt;item&gt;174&lt;/item&gt;&lt;item&gt;175&lt;/item&gt;&lt;item&gt;176&lt;/item&gt;&lt;item&gt;177&lt;/item&gt;&lt;item&gt;178&lt;/item&gt;&lt;item&gt;179&lt;/item&gt;&lt;item&gt;180&lt;/item&gt;&lt;item&gt;181&lt;/item&gt;&lt;item&gt;182&lt;/item&gt;&lt;/record-ids&gt;&lt;/item&gt;&lt;/Libraries&gt;"/>
  </w:docVars>
  <w:rsids>
    <w:rsidRoot w:val="0010614E"/>
    <w:rsid w:val="000148D6"/>
    <w:rsid w:val="000C0630"/>
    <w:rsid w:val="0010614E"/>
    <w:rsid w:val="00176C02"/>
    <w:rsid w:val="00277D95"/>
    <w:rsid w:val="00333A1D"/>
    <w:rsid w:val="00345D9B"/>
    <w:rsid w:val="0035543C"/>
    <w:rsid w:val="00363ED8"/>
    <w:rsid w:val="00523E60"/>
    <w:rsid w:val="00673986"/>
    <w:rsid w:val="00792C37"/>
    <w:rsid w:val="0082669D"/>
    <w:rsid w:val="008B41BE"/>
    <w:rsid w:val="008D1171"/>
    <w:rsid w:val="00A3371E"/>
    <w:rsid w:val="00B2217E"/>
    <w:rsid w:val="00B562CC"/>
    <w:rsid w:val="00B918C7"/>
    <w:rsid w:val="00CC4190"/>
    <w:rsid w:val="00CD0874"/>
    <w:rsid w:val="00D47EEE"/>
    <w:rsid w:val="00E02EBF"/>
    <w:rsid w:val="00E778C1"/>
    <w:rsid w:val="00ED316A"/>
    <w:rsid w:val="00F80F29"/>
    <w:rsid w:val="00FC1A6B"/>
    <w:rsid w:val="00FD3F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DF9B170"/>
  <w15:chartTrackingRefBased/>
  <w15:docId w15:val="{81DA4EB1-F40B-F641-A45A-47683926B3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778C1"/>
    <w:pPr>
      <w:keepNext/>
      <w:keepLines/>
      <w:spacing w:before="400" w:after="120" w:line="276" w:lineRule="auto"/>
      <w:outlineLvl w:val="0"/>
    </w:pPr>
    <w:rPr>
      <w:rFonts w:ascii="Arial" w:eastAsia="Arial" w:hAnsi="Arial" w:cs="Arial"/>
      <w:sz w:val="40"/>
      <w:szCs w:val="40"/>
      <w:lang w:val="en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778C1"/>
    <w:pPr>
      <w:keepNext/>
      <w:keepLines/>
      <w:spacing w:before="360" w:after="120" w:line="276" w:lineRule="auto"/>
      <w:outlineLvl w:val="1"/>
    </w:pPr>
    <w:rPr>
      <w:rFonts w:ascii="Arial" w:eastAsia="Arial" w:hAnsi="Arial" w:cs="Arial"/>
      <w:sz w:val="32"/>
      <w:szCs w:val="32"/>
      <w:lang w:val="en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778C1"/>
    <w:pPr>
      <w:keepNext/>
      <w:keepLines/>
      <w:spacing w:before="320" w:after="80" w:line="276" w:lineRule="auto"/>
      <w:outlineLvl w:val="2"/>
    </w:pPr>
    <w:rPr>
      <w:rFonts w:ascii="Arial" w:eastAsia="Arial" w:hAnsi="Arial" w:cs="Arial"/>
      <w:color w:val="434343"/>
      <w:sz w:val="28"/>
      <w:szCs w:val="28"/>
      <w:lang w:val="en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778C1"/>
    <w:pPr>
      <w:keepNext/>
      <w:keepLines/>
      <w:spacing w:before="280" w:after="80" w:line="276" w:lineRule="auto"/>
      <w:outlineLvl w:val="3"/>
    </w:pPr>
    <w:rPr>
      <w:rFonts w:ascii="Arial" w:eastAsia="Arial" w:hAnsi="Arial" w:cs="Arial"/>
      <w:color w:val="666666"/>
      <w:lang w:val="en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778C1"/>
    <w:pPr>
      <w:keepNext/>
      <w:keepLines/>
      <w:spacing w:before="240" w:after="80" w:line="276" w:lineRule="auto"/>
      <w:outlineLvl w:val="4"/>
    </w:pPr>
    <w:rPr>
      <w:rFonts w:ascii="Arial" w:eastAsia="Arial" w:hAnsi="Arial" w:cs="Arial"/>
      <w:color w:val="666666"/>
      <w:sz w:val="22"/>
      <w:szCs w:val="22"/>
      <w:lang w:val="en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778C1"/>
    <w:pPr>
      <w:keepNext/>
      <w:keepLines/>
      <w:spacing w:before="240" w:after="80" w:line="276" w:lineRule="auto"/>
      <w:outlineLvl w:val="5"/>
    </w:pPr>
    <w:rPr>
      <w:rFonts w:ascii="Arial" w:eastAsia="Arial" w:hAnsi="Arial" w:cs="Arial"/>
      <w:i/>
      <w:color w:val="666666"/>
      <w:sz w:val="22"/>
      <w:szCs w:val="22"/>
      <w:lang w:val="e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778C1"/>
    <w:rPr>
      <w:rFonts w:ascii="Arial" w:eastAsia="Arial" w:hAnsi="Arial" w:cs="Arial"/>
      <w:sz w:val="40"/>
      <w:szCs w:val="40"/>
      <w:lang w:val="en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778C1"/>
    <w:rPr>
      <w:rFonts w:ascii="Arial" w:eastAsia="Arial" w:hAnsi="Arial" w:cs="Arial"/>
      <w:sz w:val="32"/>
      <w:szCs w:val="32"/>
      <w:lang w:val="en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778C1"/>
    <w:rPr>
      <w:rFonts w:ascii="Arial" w:eastAsia="Arial" w:hAnsi="Arial" w:cs="Arial"/>
      <w:color w:val="434343"/>
      <w:sz w:val="28"/>
      <w:szCs w:val="28"/>
      <w:lang w:val="en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778C1"/>
    <w:rPr>
      <w:rFonts w:ascii="Arial" w:eastAsia="Arial" w:hAnsi="Arial" w:cs="Arial"/>
      <w:color w:val="666666"/>
      <w:lang w:val="en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778C1"/>
    <w:rPr>
      <w:rFonts w:ascii="Arial" w:eastAsia="Arial" w:hAnsi="Arial" w:cs="Arial"/>
      <w:color w:val="666666"/>
      <w:sz w:val="22"/>
      <w:szCs w:val="22"/>
      <w:lang w:val="en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778C1"/>
    <w:rPr>
      <w:rFonts w:ascii="Arial" w:eastAsia="Arial" w:hAnsi="Arial" w:cs="Arial"/>
      <w:i/>
      <w:color w:val="666666"/>
      <w:sz w:val="22"/>
      <w:szCs w:val="22"/>
      <w:lang w:val="en"/>
    </w:rPr>
  </w:style>
  <w:style w:type="paragraph" w:styleId="Title">
    <w:name w:val="Title"/>
    <w:basedOn w:val="Normal"/>
    <w:next w:val="Normal"/>
    <w:link w:val="TitleChar"/>
    <w:uiPriority w:val="10"/>
    <w:qFormat/>
    <w:rsid w:val="00E778C1"/>
    <w:pPr>
      <w:keepNext/>
      <w:keepLines/>
      <w:spacing w:after="60" w:line="276" w:lineRule="auto"/>
    </w:pPr>
    <w:rPr>
      <w:rFonts w:ascii="Arial" w:eastAsia="Arial" w:hAnsi="Arial" w:cs="Arial"/>
      <w:sz w:val="52"/>
      <w:szCs w:val="52"/>
      <w:lang w:val="en"/>
    </w:rPr>
  </w:style>
  <w:style w:type="character" w:customStyle="1" w:styleId="TitleChar">
    <w:name w:val="Title Char"/>
    <w:basedOn w:val="DefaultParagraphFont"/>
    <w:link w:val="Title"/>
    <w:uiPriority w:val="10"/>
    <w:rsid w:val="00E778C1"/>
    <w:rPr>
      <w:rFonts w:ascii="Arial" w:eastAsia="Arial" w:hAnsi="Arial" w:cs="Arial"/>
      <w:sz w:val="52"/>
      <w:szCs w:val="52"/>
      <w:lang w:val="en"/>
    </w:rPr>
  </w:style>
  <w:style w:type="paragraph" w:styleId="Subtitle">
    <w:name w:val="Subtitle"/>
    <w:basedOn w:val="Normal"/>
    <w:next w:val="Normal"/>
    <w:link w:val="SubtitleChar"/>
    <w:uiPriority w:val="11"/>
    <w:qFormat/>
    <w:rsid w:val="00E778C1"/>
    <w:pPr>
      <w:keepNext/>
      <w:keepLines/>
      <w:spacing w:after="320" w:line="276" w:lineRule="auto"/>
    </w:pPr>
    <w:rPr>
      <w:rFonts w:ascii="Arial" w:eastAsia="Arial" w:hAnsi="Arial" w:cs="Arial"/>
      <w:color w:val="666666"/>
      <w:sz w:val="30"/>
      <w:szCs w:val="30"/>
      <w:lang w:val="en"/>
    </w:rPr>
  </w:style>
  <w:style w:type="character" w:customStyle="1" w:styleId="SubtitleChar">
    <w:name w:val="Subtitle Char"/>
    <w:basedOn w:val="DefaultParagraphFont"/>
    <w:link w:val="Subtitle"/>
    <w:uiPriority w:val="11"/>
    <w:rsid w:val="00E778C1"/>
    <w:rPr>
      <w:rFonts w:ascii="Arial" w:eastAsia="Arial" w:hAnsi="Arial" w:cs="Arial"/>
      <w:color w:val="666666"/>
      <w:sz w:val="30"/>
      <w:szCs w:val="30"/>
      <w:lang w:val="en"/>
    </w:rPr>
  </w:style>
  <w:style w:type="paragraph" w:styleId="ListParagraph">
    <w:name w:val="List Paragraph"/>
    <w:basedOn w:val="Normal"/>
    <w:uiPriority w:val="34"/>
    <w:qFormat/>
    <w:rsid w:val="00E778C1"/>
    <w:pPr>
      <w:spacing w:line="276" w:lineRule="auto"/>
      <w:ind w:left="720"/>
      <w:contextualSpacing/>
    </w:pPr>
    <w:rPr>
      <w:rFonts w:ascii="Arial" w:eastAsia="Arial" w:hAnsi="Arial" w:cs="Arial"/>
      <w:sz w:val="22"/>
      <w:szCs w:val="22"/>
      <w:lang w:val="en"/>
    </w:rPr>
  </w:style>
  <w:style w:type="paragraph" w:styleId="NormalWeb">
    <w:name w:val="Normal (Web)"/>
    <w:basedOn w:val="Normal"/>
    <w:uiPriority w:val="99"/>
    <w:semiHidden/>
    <w:unhideWhenUsed/>
    <w:rsid w:val="00E778C1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E778C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778C1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E778C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778C1"/>
    <w:rPr>
      <w:rFonts w:ascii="Arial" w:eastAsia="Arial" w:hAnsi="Arial" w:cs="Arial"/>
      <w:sz w:val="20"/>
      <w:szCs w:val="20"/>
      <w:lang w:val="en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778C1"/>
    <w:rPr>
      <w:rFonts w:ascii="Arial" w:eastAsia="Arial" w:hAnsi="Arial" w:cs="Arial"/>
      <w:sz w:val="20"/>
      <w:szCs w:val="20"/>
      <w:lang w:val="e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778C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778C1"/>
    <w:rPr>
      <w:rFonts w:ascii="Arial" w:eastAsia="Arial" w:hAnsi="Arial" w:cs="Arial"/>
      <w:b/>
      <w:bCs/>
      <w:sz w:val="20"/>
      <w:szCs w:val="20"/>
      <w:lang w:val="e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778C1"/>
    <w:rPr>
      <w:rFonts w:ascii="Times New Roman" w:eastAsia="Arial" w:hAnsi="Times New Roman" w:cs="Times New Roman"/>
      <w:sz w:val="18"/>
      <w:szCs w:val="18"/>
      <w:lang w:val="e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78C1"/>
    <w:rPr>
      <w:rFonts w:ascii="Times New Roman" w:eastAsia="Arial" w:hAnsi="Times New Roman" w:cs="Times New Roman"/>
      <w:sz w:val="18"/>
      <w:szCs w:val="18"/>
      <w:lang w:val="en"/>
    </w:rPr>
  </w:style>
  <w:style w:type="table" w:styleId="TableGrid">
    <w:name w:val="Table Grid"/>
    <w:basedOn w:val="TableNormal"/>
    <w:uiPriority w:val="39"/>
    <w:rsid w:val="00E778C1"/>
    <w:rPr>
      <w:rFonts w:ascii="Arial" w:eastAsia="Arial" w:hAnsi="Arial" w:cs="Arial"/>
      <w:sz w:val="22"/>
      <w:szCs w:val="22"/>
      <w:lang w:val="e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792C37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92C37"/>
  </w:style>
  <w:style w:type="paragraph" w:styleId="Footer">
    <w:name w:val="footer"/>
    <w:basedOn w:val="Normal"/>
    <w:link w:val="FooterChar"/>
    <w:uiPriority w:val="99"/>
    <w:unhideWhenUsed/>
    <w:rsid w:val="00792C37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92C37"/>
  </w:style>
  <w:style w:type="character" w:styleId="PageNumber">
    <w:name w:val="page number"/>
    <w:basedOn w:val="DefaultParagraphFont"/>
    <w:uiPriority w:val="99"/>
    <w:semiHidden/>
    <w:unhideWhenUsed/>
    <w:rsid w:val="00B918C7"/>
  </w:style>
  <w:style w:type="paragraph" w:customStyle="1" w:styleId="EndNoteBibliographyTitle">
    <w:name w:val="EndNote Bibliography Title"/>
    <w:basedOn w:val="Normal"/>
    <w:link w:val="EndNoteBibliographyTitleChar"/>
    <w:rsid w:val="00B918C7"/>
    <w:pPr>
      <w:jc w:val="center"/>
    </w:pPr>
    <w:rPr>
      <w:rFonts w:ascii="Times New Roman" w:hAnsi="Times New Roman" w:cs="Times New Roman"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918C7"/>
    <w:rPr>
      <w:rFonts w:ascii="Times New Roman" w:hAnsi="Times New Roman" w:cs="Times New Roman"/>
      <w:sz w:val="22"/>
    </w:rPr>
  </w:style>
  <w:style w:type="paragraph" w:customStyle="1" w:styleId="EndNoteBibliography">
    <w:name w:val="EndNote Bibliography"/>
    <w:basedOn w:val="Normal"/>
    <w:link w:val="EndNoteBibliographyChar"/>
    <w:rsid w:val="00B918C7"/>
    <w:rPr>
      <w:rFonts w:ascii="Times New Roman" w:hAnsi="Times New Roman" w:cs="Times New Roman"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B918C7"/>
    <w:rPr>
      <w:rFonts w:ascii="Times New Roman" w:hAnsi="Times New Roman" w:cs="Times New Roman"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3</Pages>
  <Words>33259</Words>
  <Characters>189578</Characters>
  <Application>Microsoft Office Word</Application>
  <DocSecurity>0</DocSecurity>
  <Lines>1579</Lines>
  <Paragraphs>4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23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gnes.usoro@gmail.com</dc:creator>
  <cp:keywords/>
  <dc:description/>
  <cp:lastModifiedBy>agnes usoro</cp:lastModifiedBy>
  <cp:revision>2</cp:revision>
  <dcterms:created xsi:type="dcterms:W3CDTF">2022-03-27T22:45:00Z</dcterms:created>
  <dcterms:modified xsi:type="dcterms:W3CDTF">2022-03-27T22:45:00Z</dcterms:modified>
</cp:coreProperties>
</file>